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40B97" w:rsidRPr="001E0AB4" w:rsidRDefault="00B40B97" w:rsidP="00B40B97">
      <w:pPr>
        <w:pStyle w:val="Default"/>
        <w:spacing w:line="480" w:lineRule="auto"/>
        <w:rPr>
          <w:rFonts w:ascii="Times New Roman" w:hAnsi="Times New Roman" w:cs="Times New Roman"/>
          <w:b/>
        </w:rPr>
      </w:pPr>
      <w:r>
        <w:rPr>
          <w:rFonts w:ascii="Times New Roman" w:hAnsi="Times New Roman" w:cs="Times New Roman"/>
          <w:b/>
        </w:rPr>
        <w:t xml:space="preserve">Supplemental Digital Content 1. </w:t>
      </w:r>
    </w:p>
    <w:p w:rsidR="00B40B97" w:rsidRPr="001E0AB4" w:rsidRDefault="00B40B97" w:rsidP="00B40B97">
      <w:pPr>
        <w:pStyle w:val="Default"/>
        <w:spacing w:line="480" w:lineRule="auto"/>
        <w:rPr>
          <w:rFonts w:ascii="Times New Roman" w:hAnsi="Times New Roman" w:cs="Times New Roman"/>
          <w:b/>
        </w:rPr>
      </w:pPr>
      <w:r w:rsidRPr="001E0AB4">
        <w:rPr>
          <w:rFonts w:ascii="Times New Roman" w:hAnsi="Times New Roman" w:cs="Times New Roman"/>
          <w:b/>
        </w:rPr>
        <w:t>Study Design, Setting, and Participants</w:t>
      </w:r>
    </w:p>
    <w:p w:rsidR="00B40B97" w:rsidRPr="001E0AB4" w:rsidRDefault="00B40B97" w:rsidP="00B40B97">
      <w:pPr>
        <w:pStyle w:val="Default"/>
        <w:spacing w:line="480" w:lineRule="auto"/>
        <w:rPr>
          <w:rFonts w:ascii="Times New Roman" w:hAnsi="Times New Roman" w:cs="Times New Roman"/>
        </w:rPr>
      </w:pPr>
      <w:r w:rsidRPr="001E0AB4">
        <w:rPr>
          <w:rFonts w:ascii="Times New Roman" w:hAnsi="Times New Roman" w:cs="Times New Roman"/>
        </w:rPr>
        <w:tab/>
        <w:t>The present analysis combines data from two multi-center, multi-year prospective cohort studies of infants with severe bronchiolitis. Using a similar protocol, one study enrolled subjects during 2007-2010, while the other enrolled during 2011-2014. Both studies were performed as part of the Multicenter Airway Research Collaboration (MARC). MARC is a program of the Emergency Medicine Network (</w:t>
      </w:r>
      <w:proofErr w:type="spellStart"/>
      <w:r w:rsidRPr="001E0AB4">
        <w:rPr>
          <w:rFonts w:ascii="Times New Roman" w:hAnsi="Times New Roman" w:cs="Times New Roman"/>
        </w:rPr>
        <w:t>EMNet</w:t>
      </w:r>
      <w:proofErr w:type="spellEnd"/>
      <w:r w:rsidRPr="001E0AB4">
        <w:rPr>
          <w:rFonts w:ascii="Times New Roman" w:hAnsi="Times New Roman" w:cs="Times New Roman"/>
        </w:rPr>
        <w:t xml:space="preserve">) (www.emnet-usa.org), </w:t>
      </w:r>
      <w:r w:rsidRPr="001E0AB4">
        <w:rPr>
          <w:rFonts w:ascii="Times New Roman" w:eastAsia="Times New Roman" w:hAnsi="Times New Roman" w:cs="Times New Roman"/>
        </w:rPr>
        <w:t>a research collaboration with almost 250 participating hospitals</w:t>
      </w:r>
      <w:r w:rsidRPr="001E0AB4">
        <w:rPr>
          <w:rFonts w:ascii="Times New Roman" w:hAnsi="Times New Roman" w:cs="Times New Roman"/>
        </w:rPr>
        <w:t>. The study design, setting, participants, and methods of data collection used in the studies have been reported previously.</w:t>
      </w:r>
      <w:r w:rsidRPr="001E0AB4">
        <w:rPr>
          <w:rFonts w:ascii="Times New Roman" w:hAnsi="Times New Roman" w:cs="Times New Roman"/>
        </w:rPr>
        <w:fldChar w:fldCharType="begin">
          <w:fldData xml:space="preserve">PEVuZE5vdGU+PENpdGU+PEF1dGhvcj5IYXNlZ2F3YTwvQXV0aG9yPjxZZWFyPjIwMTU8L1llYXI+
PFJlY051bT4zNjY5PC9SZWNOdW0+PERpc3BsYXlUZXh0PjxzdHlsZSBmYWNlPSJzdXBlcnNjcmlw
dCI+MS00PC9zdHlsZT48L0Rpc3BsYXlUZXh0PjxyZWNvcmQ+PHJlYy1udW1iZXI+MzY2OTwvcmVj
LW51bWJlcj48Zm9yZWlnbi1rZXlzPjxrZXkgYXBwPSJFTiIgZGItaWQ9InI5MGU1d3Z0OHI5c3Bk
ZXo1MHQ1MjJ0cHcydzlhYWR2dGR2diIgdGltZXN0YW1wPSIxNDE3MDk2MTU2Ij4zNjY5PC9rZXk+
PC9mb3JlaWduLWtleXM+PHJlZi10eXBlIG5hbWU9IkpvdXJuYWwgQXJ0aWNsZSI+MTc8L3JlZi10
eXBlPjxjb250cmlidXRvcnM+PGF1dGhvcnM+PGF1dGhvcj5IYXNlZ2F3YSwgSy48L2F1dGhvcj48
YXV0aG9yPkphcnR0aSwgVC48L2F1dGhvcj48YXV0aG9yPk1hbnNiYWNoLCBKLiBNLjwvYXV0aG9y
PjxhdXRob3I+TGFoYW0sIEYuIFIuPC9hdXRob3I+PGF1dGhvcj5KZXdlbGwsIEEuIE0uPC9hdXRo
b3I+PGF1dGhvcj5Fc3Bpbm9sYSwgSi4gQS48L2F1dGhvcj48YXV0aG9yPlBpZWRyYSwgUC4gQS48
L2F1dGhvcj48YXV0aG9yPkNhbWFyZ28sIEMuIEEuPC9hdXRob3I+PC9hdXRob3JzPjwvY29udHJp
YnV0b3JzPjxhdXRoLWFkZHJlc3M+RGVwYXJ0bWVudCBvZiBFbWVyZ2VuY3kgTWVkaWNpbmUsIE1h
c3NhY2h1c2V0dHMgR2VuZXJhbCBIb3NwaXRhbCwgSGFydmFyZCBNZWRpY2FsIFNjaG9vbCwgQm9z
dG9uLCBNYXNzYWNodXNldHRzLCBVbml0ZWQgU3RhdGVzLiYjeEQ7RGVwYXJ0bWVudCBvZiBQZWRp
YXRyaWNzLCBUdXJrdSBVbml2ZXJzaXR5IEhvc3BpdGFsLCBUdXJrdSwgRmlubGFuZC4mI3hEO0Rl
cGFydG1lbnQgb2YgTWVkaWNpbmUsIEJvc3RvbiBDaGlsZHJlbiZhcG9zO3MgSG9zcGl0YWwsIEJv
c3RvbiwgTWFzc2FjaHVzZXR0cywgVW5pdGVkIFN0YXRlcy4mI3hEO0RlcGFydG1lbnQgb2YgSW5m
ZWN0aW91cyBEaXNlYXNlLCBBcm5vbGQgUGFsbWVyIEhvc3BpdGFsIGZvciBDaGlsZHJlbiwgT3Js
YW5kbywgRkwuJiN4RDtEZXBhcnRtZW50IG9mIE1vbGVjdWxhciBWaXJvbG9neSBhbmQgTWljcm9i
aW9sb2d5IGFuZCBQZWRpYXRyaWNzLCBCYXlsb3IgQ29sbGVnZSBvZiBNZWRpY2luZSwgSG91c3Rv
biwgVGV4YXMsIFVuaXRlZCBTdGF0ZXMuPC9hdXRoLWFkZHJlc3M+PHRpdGxlcz48dGl0bGU+UmVz
cGlyYXRvcnkgc3luY3l0aWFsIHZpcnVzIGdlbm9taWMgbG9hZCBhbmQgZGlzZWFzZSBzZXZlcml0
eSBhbW9uZyBjaGlsZHJlbiBob3NwaXRhbGl6ZWQgd2l0aCBicm9uY2hpb2xpdGlzOiBNdWx0aWNl
bnRlciBjb2hvcnQgc3R1ZGllcyBpbiB0aGUgVVMgYW5kIEZpbmxhbmQ8L3RpdGxlPjxzZWNvbmRh
cnktdGl0bGU+SiBJbmZlY3QgRGlzPC9zZWNvbmRhcnktdGl0bGU+PGFsdC10aXRsZT5UaGUgSm91
cm5hbCBvZiBpbmZlY3Rpb3VzIGRpc2Vhc2VzPC9hbHQtdGl0bGU+PC90aXRsZXM+PHBlcmlvZGlj
YWw+PGZ1bGwtdGl0bGU+SiBJbmZlY3QgRGlzPC9mdWxsLXRpdGxlPjxhYmJyLTE+VGhlIEpvdXJu
YWwgb2YgaW5mZWN0aW91cyBkaXNlYXNlczwvYWJici0xPjwvcGVyaW9kaWNhbD48YWx0LXBlcmlv
ZGljYWw+PGZ1bGwtdGl0bGU+SiBJbmZlY3QgRGlzPC9mdWxsLXRpdGxlPjxhYmJyLTE+VGhlIEpv
dXJuYWwgb2YgaW5mZWN0aW91cyBkaXNlYXNlczwvYWJici0xPjwvYWx0LXBlcmlvZGljYWw+PHBh
Z2VzPjE1NTAtOTwvcGFnZXM+PHZvbHVtZT4yMTE8L3ZvbHVtZT48bnVtYmVyPjEwPC9udW1iZXI+
PGRhdGVzPjx5ZWFyPjIwMTU8L3llYXI+PHB1Yi1kYXRlcz48ZGF0ZT5Ob3YgMjU8L2RhdGU+PC9w
dWItZGF0ZXM+PC9kYXRlcz48aXNibj4xNTM3LTY2MTMgKEVsZWN0cm9uaWMpJiN4RDswMDIyLTE4
OTkgKExpbmtpbmcpPC9pc2JuPjxhY2Nlc3Npb24tbnVtPjI1NDI1Njk5PC9hY2Nlc3Npb24tbnVt
Pjx1cmxzPjxyZWxhdGVkLXVybHM+PHVybD5odHRwOi8vd3d3Lm5jYmkubmxtLm5paC5nb3YvcHVi
bWVkLzI1NDI1Njk5PC91cmw+PC9yZWxhdGVkLXVybHM+PC91cmxzPjxlbGVjdHJvbmljLXJlc291
cmNlLW51bT4xMC4xMDkzL2luZmRpcy9qaXU2NTg8L2VsZWN0cm9uaWMtcmVzb3VyY2UtbnVtPjwv
cmVjb3JkPjwvQ2l0ZT48Q2l0ZT48QXV0aG9yPk1hbnNiYWNoPC9BdXRob3I+PFllYXI+MjAxMjwv
WWVhcj48UmVjTnVtPjI4MTE8L1JlY051bT48cmVjb3JkPjxyZWMtbnVtYmVyPjI4MTE8L3JlYy1u
dW1iZXI+PGZvcmVpZ24ta2V5cz48a2V5IGFwcD0iRU4iIGRiLWlkPSJyOTBlNXd2dDhyOXNwZGV6
NTB0NTIydHB3Mnc5YWFkdnRkdnYiIHRpbWVzdGFtcD0iMTM2OTIwNDg0MyI+MjgxMTwva2V5Pjwv
Zm9yZWlnbi1rZXlzPjxyZWYtdHlwZSBuYW1lPSJKb3VybmFsIEFydGljbGUiPjE3PC9yZWYtdHlw
ZT48Y29udHJpYnV0b3JzPjxhdXRob3JzPjxhdXRob3I+TWFuc2JhY2gsIEouIE0uPC9hdXRob3I+
PGF1dGhvcj5QaWVkcmEsIFAuIEEuPC9hdXRob3I+PGF1dGhvcj5UZWFjaCwgUy4gSi48L2F1dGhv
cj48YXV0aG9yPlN1bGxpdmFuLCBBLiBGLjwvYXV0aG9yPjxhdXRob3I+Rm9yZ2V5LCBULjwvYXV0
aG9yPjxhdXRob3I+Q2xhcmssIFMuPC9hdXRob3I+PGF1dGhvcj5Fc3Bpbm9sYSwgSi4gQS48L2F1
dGhvcj48YXV0aG9yPkNhbWFyZ28sIEMuIEEuLCBKci48L2F1dGhvcj48YXV0aG9yPk1hcmMtIElu
dmVzdGlnYXRvcnM8L2F1dGhvcj48L2F1dGhvcnM+PC9jb250cmlidXRvcnM+PGF1dGgtYWRkcmVz
cz5EZXBhcnRtZW50IG9mIE1lZGljaW5lLCBDaGlsZHJlbiZhcG9zO3MgSG9zcGl0YWwgQm9zdG9u
LCBCb3N0b24gMDIxMTUsIFVTQS4gam9uYXRoYW4ubWFuc2JhY2hAY2hpbGRyZW5zLmhhcnZhcmQu
ZWR1PC9hdXRoLWFkZHJlc3M+PHRpdGxlcz48dGl0bGU+UHJvc3BlY3RpdmUgbXVsdGljZW50ZXIg
c3R1ZHkgb2YgdmlyYWwgZXRpb2xvZ3kgYW5kIGhvc3BpdGFsIGxlbmd0aCBvZiBzdGF5IGluIGNo
aWxkcmVuIHdpdGggc2V2ZXJlIGJyb25jaGlvbGl0aXM8L3RpdGxlPjxzZWNvbmRhcnktdGl0bGU+
QXJjaCBQZWRpYXRyIEFkb2xlc2MgTWVkPC9zZWNvbmRhcnktdGl0bGU+PGFsdC10aXRsZT5BcmNo
aXZlcyBvZiBwZWRpYXRyaWNzICZhbXA7IGFkb2xlc2NlbnQgbWVkaWNpbmU8L2FsdC10aXRsZT48
L3RpdGxlcz48cGVyaW9kaWNhbD48ZnVsbC10aXRsZT5BcmNoIFBlZGlhdHIgQWRvbGVzYyBNZWQ8
L2Z1bGwtdGl0bGU+PC9wZXJpb2RpY2FsPjxwYWdlcz43MDAtNjwvcGFnZXM+PHZvbHVtZT4xNjY8
L3ZvbHVtZT48bnVtYmVyPjg8L251bWJlcj48a2V5d29yZHM+PGtleXdvcmQ+QnJvbmNoaW9saXRp
cy9taWNyb2Jpb2xvZ3kvdmlyb2xvZ3k8L2tleXdvcmQ+PGtleXdvcmQ+QnJvbmNoaW9saXRpcywg
VmlyYWwvKnZpcm9sb2d5PC9rZXl3b3JkPjxrZXl3b3JkPkZlbWFsZTwva2V5d29yZD48a2V5d29y
ZD5Ib3NwaXRhbGl6YXRpb24vKnN0YXRpc3RpY3MgJmFtcDsgbnVtZXJpY2FsIGRhdGE8L2tleXdv
cmQ+PGtleXdvcmQ+SHVtYW5zPC9rZXl3b3JkPjxrZXl3b3JkPkluY2lkZW5jZTwva2V5d29yZD48
a2V5d29yZD5JbmZhbnQ8L2tleXdvcmQ+PGtleXdvcmQ+SW5mYW50LCBOZXdib3JuPC9rZXl3b3Jk
PjxrZXl3b3JkPkxlbmd0aCBvZiBTdGF5LypzdGF0aXN0aWNzICZhbXA7IG51bWVyaWNhbCBkYXRh
PC9rZXl3b3JkPjxrZXl3b3JkPk1hbGU8L2tleXdvcmQ+PGtleXdvcmQ+UG9seW1lcmFzZSBDaGFp
biBSZWFjdGlvbjwva2V5d29yZD48a2V5d29yZD5Qcm9zcGVjdGl2ZSBTdHVkaWVzPC9rZXl3b3Jk
PjxrZXl3b3JkPlJlc3BpcmF0b3J5IFN5bmN5dGlhbCBWaXJ1cyBJbmZlY3Rpb25zPC9rZXl3b3Jk
PjxrZXl3b3JkPlJlc3BpcmF0b3J5IFN5bmN5dGlhbCBWaXJ1c2VzLyppc29sYXRpb24gJmFtcDsg
cHVyaWZpY2F0aW9uPC9rZXl3b3JkPjxrZXl3b3JkPlJoaW5vdmlydXMvKmlzb2xhdGlvbiAmYW1w
OyBwdXJpZmljYXRpb248L2tleXdvcmQ+PGtleXdvcmQ+VW5pdGVkIFN0YXRlczwva2V5d29yZD48
L2tleXdvcmRzPjxkYXRlcz48eWVhcj4yMDEyPC95ZWFyPjxwdWItZGF0ZXM+PGRhdGU+QXVnPC9k
YXRlPjwvcHViLWRhdGVzPjwvZGF0ZXM+PGlzYm4+MTUzOC0zNjI4IChFbGVjdHJvbmljKSYjeEQ7
MTA3Mi00NzEwIChMaW5raW5nKTwvaXNibj48YWNjZXNzaW9uLW51bT4yMjQ3Mzg4MjwvYWNjZXNz
aW9uLW51bT48dXJscz48cmVsYXRlZC11cmxzPjx1cmw+aHR0cDovL3d3dy5uY2JpLm5sbS5uaWgu
Z292L3B1Ym1lZC8yMjQ3Mzg4MjwvdXJsPjwvcmVsYXRlZC11cmxzPjwvdXJscz48Y3VzdG9tMj4z
Mzk0OTAyPC9jdXN0b20yPjxlbGVjdHJvbmljLXJlc291cmNlLW51bT4xMC4xMDAxL2FyY2hwZWRp
YXRyaWNzLjIwMTEuMTY2OTwvZWxlY3Ryb25pYy1yZXNvdXJjZS1udW0+PC9yZWNvcmQ+PC9DaXRl
PjxDaXRlPjxBdXRob3I+U3Rld2FydDwvQXV0aG9yPjxZZWFyPjIwMTc8L1llYXI+PFJlY051bT40
NTg5PC9SZWNOdW0+PHJlY29yZD48cmVjLW51bWJlcj40NTg5PC9yZWMtbnVtYmVyPjxmb3JlaWdu
LWtleXM+PGtleSBhcHA9IkVOIiBkYi1pZD0icjkwZTV3dnQ4cjlzcGRlejUwdDUyMnRwdzJ3OWFh
ZHZ0ZHZ2IiB0aW1lc3RhbXA9IjE0OTMyNjI4NTgiPjQ1ODk8L2tleT48L2ZvcmVpZ24ta2V5cz48
cmVmLXR5cGUgbmFtZT0iSm91cm5hbCBBcnRpY2xlIj4xNzwvcmVmLXR5cGU+PGNvbnRyaWJ1dG9y
cz48YXV0aG9ycz48YXV0aG9yPlN0ZXdhcnQsIEMuIEouPC9hdXRob3I+PGF1dGhvcj5NYW5zYmFj
aCwgSi4gTS48L2F1dGhvcj48YXV0aG9yPldvbmcsIE0uIEMuPC9hdXRob3I+PGF1dGhvcj5BamFt
aSwgTi4gSi48L2F1dGhvcj48YXV0aG9yPlBldHJvc2lubywgSi4gRi48L2F1dGhvcj48YXV0aG9y
PkNhbWFyZ28gSnIsIEMuIEEuPC9hdXRob3I+PGF1dGhvcj5IYXNlZ2F3YSwgSy48L2F1dGhvcj48
L2F1dGhvcnM+PC9jb250cmlidXRvcnM+PHRpdGxlcz48dGl0bGU+QXNzb2NpYXRpb25zIG9mIG5h
c29waGFyeW5nZWFsIG1ldGFib2xvbWUgYW5kIG1pY3JvYmlvbWUgd2l0aCBzZXZlcml0eSBhbW9u
ZyBpbmZhbnRzIHdpdGggYnJvbmNoaW9saXRpczogQSBtdWx0aS1vbWljIGFuYWx5c2lzPC90aXRs
ZT48c2Vjb25kYXJ5LXRpdGxlPkFtIEogUmVzcGlyIENyaXQgQ2FyZSBNZWQ8L3NlY29uZGFyeS10
aXRsZT48L3RpdGxlcz48cGVyaW9kaWNhbD48ZnVsbC10aXRsZT5BbSBKIFJlc3BpciBDcml0IENh
cmUgTWVkPC9mdWxsLXRpdGxlPjwvcGVyaW9kaWNhbD48cGFnZXM+ODgyLTg5MTwvcGFnZXM+PHZv
bHVtZT4xOTY8L3ZvbHVtZT48bnVtYmVyPjc8L251bWJlcj48ZGF0ZXM+PHllYXI+MjAxNzwveWVh
cj48L2RhdGVzPjx1cmxzPjwvdXJscz48L3JlY29yZD48L0NpdGU+PENpdGU+PEF1dGhvcj5IYXNl
Z2F3YTwvQXV0aG9yPjxZZWFyPjIwMTY8L1llYXI+PFJlY051bT40MzQ1PC9SZWNOdW0+PHJlY29y
ZD48cmVjLW51bWJlcj40MzQ1PC9yZWMtbnVtYmVyPjxmb3JlaWduLWtleXM+PGtleSBhcHA9IkVO
IiBkYi1pZD0icjkwZTV3dnQ4cjlzcGRlejUwdDUyMnRwdzJ3OWFhZHZ0ZHZ2IiB0aW1lc3RhbXA9
IjE0NjM4NjY5NDYiPjQzNDU8L2tleT48L2ZvcmVpZ24ta2V5cz48cmVmLXR5cGUgbmFtZT0iSm91
cm5hbCBBcnRpY2xlIj4xNzwvcmVmLXR5cGU+PGNvbnRyaWJ1dG9ycz48YXV0aG9ycz48YXV0aG9y
Pkhhc2VnYXdhLCBLLjwvYXV0aG9yPjxhdXRob3I+TWFuc2JhY2gsIEouIE0uPC9hdXRob3I+PGF1
dGhvcj5BamFtaSwgTi4gSi48L2F1dGhvcj48YXV0aG9yPkVzcGlub2xhLCBKLiBBLjwvYXV0aG9y
PjxhdXRob3I+SGVua2UsIEQuIE0uPC9hdXRob3I+PGF1dGhvcj5QZXRyb3Npbm8sIEouIEYuPC9h
dXRob3I+PGF1dGhvcj5QaWVkcmEsIFAuIEEuPC9hdXRob3I+PGF1dGhvcj5TaGF3LCBDLiBBLjwv
YXV0aG9yPjxhdXRob3I+U3VsbGl2YW4sIEEuIEYuPC9hdXRob3I+PGF1dGhvcj5DYW1hcmdvIEpy
LCBDLiBBLjwvYXV0aG9yPjwvYXV0aG9ycz48L2NvbnRyaWJ1dG9ycz48dGl0bGVzPjx0aXRsZT5B
c3NvY2lhdGlvbiBvZiBuYXNvcGhhcnluZ2VhbCBtaWNyb2Jpb3RhIHByb2ZpbGVzIHdpdGggYnJv
bmNoaW9saXRpcyBzZXZlcml0eSBpbiBpbmZhbnRzIGhvc3BpdGFsaXplZCBmb3IgYnJvbmNoaW9s
aXRpczwvdGl0bGU+PHNlY29uZGFyeS10aXRsZT5FdXIgUmVzcGlyIEo8L3NlY29uZGFyeS10aXRs
ZT48L3RpdGxlcz48cGVyaW9kaWNhbD48ZnVsbC10aXRsZT5FdXIgUmVzcGlyIEo8L2Z1bGwtdGl0
bGU+PC9wZXJpb2RpY2FsPjxwYWdlcz4xMzI5LTEzMzk8L3BhZ2VzPjx2b2x1bWU+NDg8L3ZvbHVt
ZT48c2VjdGlvbj4xMzI5PC9zZWN0aW9uPjxkYXRlcz48eWVhcj4yMDE2PC95ZWFyPjwvZGF0ZXM+
PHVybHM+PC91cmxzPjwvcmVjb3JkPjwvQ2l0ZT48L0VuZE5vdGU+
</w:fldData>
        </w:fldChar>
      </w:r>
      <w:r w:rsidRPr="001E0AB4">
        <w:rPr>
          <w:rFonts w:ascii="Times New Roman" w:hAnsi="Times New Roman" w:cs="Times New Roman"/>
        </w:rPr>
        <w:instrText xml:space="preserve"> ADDIN EN.CITE </w:instrText>
      </w:r>
      <w:r w:rsidRPr="001E0AB4">
        <w:rPr>
          <w:rFonts w:ascii="Times New Roman" w:hAnsi="Times New Roman" w:cs="Times New Roman"/>
        </w:rPr>
        <w:fldChar w:fldCharType="begin">
          <w:fldData xml:space="preserve">PEVuZE5vdGU+PENpdGU+PEF1dGhvcj5IYXNlZ2F3YTwvQXV0aG9yPjxZZWFyPjIwMTU8L1llYXI+
PFJlY051bT4zNjY5PC9SZWNOdW0+PERpc3BsYXlUZXh0PjxzdHlsZSBmYWNlPSJzdXBlcnNjcmlw
dCI+MS00PC9zdHlsZT48L0Rpc3BsYXlUZXh0PjxyZWNvcmQ+PHJlYy1udW1iZXI+MzY2OTwvcmVj
LW51bWJlcj48Zm9yZWlnbi1rZXlzPjxrZXkgYXBwPSJFTiIgZGItaWQ9InI5MGU1d3Z0OHI5c3Bk
ZXo1MHQ1MjJ0cHcydzlhYWR2dGR2diIgdGltZXN0YW1wPSIxNDE3MDk2MTU2Ij4zNjY5PC9rZXk+
PC9mb3JlaWduLWtleXM+PHJlZi10eXBlIG5hbWU9IkpvdXJuYWwgQXJ0aWNsZSI+MTc8L3JlZi10
eXBlPjxjb250cmlidXRvcnM+PGF1dGhvcnM+PGF1dGhvcj5IYXNlZ2F3YSwgSy48L2F1dGhvcj48
YXV0aG9yPkphcnR0aSwgVC48L2F1dGhvcj48YXV0aG9yPk1hbnNiYWNoLCBKLiBNLjwvYXV0aG9y
PjxhdXRob3I+TGFoYW0sIEYuIFIuPC9hdXRob3I+PGF1dGhvcj5KZXdlbGwsIEEuIE0uPC9hdXRo
b3I+PGF1dGhvcj5Fc3Bpbm9sYSwgSi4gQS48L2F1dGhvcj48YXV0aG9yPlBpZWRyYSwgUC4gQS48
L2F1dGhvcj48YXV0aG9yPkNhbWFyZ28sIEMuIEEuPC9hdXRob3I+PC9hdXRob3JzPjwvY29udHJp
YnV0b3JzPjxhdXRoLWFkZHJlc3M+RGVwYXJ0bWVudCBvZiBFbWVyZ2VuY3kgTWVkaWNpbmUsIE1h
c3NhY2h1c2V0dHMgR2VuZXJhbCBIb3NwaXRhbCwgSGFydmFyZCBNZWRpY2FsIFNjaG9vbCwgQm9z
dG9uLCBNYXNzYWNodXNldHRzLCBVbml0ZWQgU3RhdGVzLiYjeEQ7RGVwYXJ0bWVudCBvZiBQZWRp
YXRyaWNzLCBUdXJrdSBVbml2ZXJzaXR5IEhvc3BpdGFsLCBUdXJrdSwgRmlubGFuZC4mI3hEO0Rl
cGFydG1lbnQgb2YgTWVkaWNpbmUsIEJvc3RvbiBDaGlsZHJlbiZhcG9zO3MgSG9zcGl0YWwsIEJv
c3RvbiwgTWFzc2FjaHVzZXR0cywgVW5pdGVkIFN0YXRlcy4mI3hEO0RlcGFydG1lbnQgb2YgSW5m
ZWN0aW91cyBEaXNlYXNlLCBBcm5vbGQgUGFsbWVyIEhvc3BpdGFsIGZvciBDaGlsZHJlbiwgT3Js
YW5kbywgRkwuJiN4RDtEZXBhcnRtZW50IG9mIE1vbGVjdWxhciBWaXJvbG9neSBhbmQgTWljcm9i
aW9sb2d5IGFuZCBQZWRpYXRyaWNzLCBCYXlsb3IgQ29sbGVnZSBvZiBNZWRpY2luZSwgSG91c3Rv
biwgVGV4YXMsIFVuaXRlZCBTdGF0ZXMuPC9hdXRoLWFkZHJlc3M+PHRpdGxlcz48dGl0bGU+UmVz
cGlyYXRvcnkgc3luY3l0aWFsIHZpcnVzIGdlbm9taWMgbG9hZCBhbmQgZGlzZWFzZSBzZXZlcml0
eSBhbW9uZyBjaGlsZHJlbiBob3NwaXRhbGl6ZWQgd2l0aCBicm9uY2hpb2xpdGlzOiBNdWx0aWNl
bnRlciBjb2hvcnQgc3R1ZGllcyBpbiB0aGUgVVMgYW5kIEZpbmxhbmQ8L3RpdGxlPjxzZWNvbmRh
cnktdGl0bGU+SiBJbmZlY3QgRGlzPC9zZWNvbmRhcnktdGl0bGU+PGFsdC10aXRsZT5UaGUgSm91
cm5hbCBvZiBpbmZlY3Rpb3VzIGRpc2Vhc2VzPC9hbHQtdGl0bGU+PC90aXRsZXM+PHBlcmlvZGlj
YWw+PGZ1bGwtdGl0bGU+SiBJbmZlY3QgRGlzPC9mdWxsLXRpdGxlPjxhYmJyLTE+VGhlIEpvdXJu
YWwgb2YgaW5mZWN0aW91cyBkaXNlYXNlczwvYWJici0xPjwvcGVyaW9kaWNhbD48YWx0LXBlcmlv
ZGljYWw+PGZ1bGwtdGl0bGU+SiBJbmZlY3QgRGlzPC9mdWxsLXRpdGxlPjxhYmJyLTE+VGhlIEpv
dXJuYWwgb2YgaW5mZWN0aW91cyBkaXNlYXNlczwvYWJici0xPjwvYWx0LXBlcmlvZGljYWw+PHBh
Z2VzPjE1NTAtOTwvcGFnZXM+PHZvbHVtZT4yMTE8L3ZvbHVtZT48bnVtYmVyPjEwPC9udW1iZXI+
PGRhdGVzPjx5ZWFyPjIwMTU8L3llYXI+PHB1Yi1kYXRlcz48ZGF0ZT5Ob3YgMjU8L2RhdGU+PC9w
dWItZGF0ZXM+PC9kYXRlcz48aXNibj4xNTM3LTY2MTMgKEVsZWN0cm9uaWMpJiN4RDswMDIyLTE4
OTkgKExpbmtpbmcpPC9pc2JuPjxhY2Nlc3Npb24tbnVtPjI1NDI1Njk5PC9hY2Nlc3Npb24tbnVt
Pjx1cmxzPjxyZWxhdGVkLXVybHM+PHVybD5odHRwOi8vd3d3Lm5jYmkubmxtLm5paC5nb3YvcHVi
bWVkLzI1NDI1Njk5PC91cmw+PC9yZWxhdGVkLXVybHM+PC91cmxzPjxlbGVjdHJvbmljLXJlc291
cmNlLW51bT4xMC4xMDkzL2luZmRpcy9qaXU2NTg8L2VsZWN0cm9uaWMtcmVzb3VyY2UtbnVtPjwv
cmVjb3JkPjwvQ2l0ZT48Q2l0ZT48QXV0aG9yPk1hbnNiYWNoPC9BdXRob3I+PFllYXI+MjAxMjwv
WWVhcj48UmVjTnVtPjI4MTE8L1JlY051bT48cmVjb3JkPjxyZWMtbnVtYmVyPjI4MTE8L3JlYy1u
dW1iZXI+PGZvcmVpZ24ta2V5cz48a2V5IGFwcD0iRU4iIGRiLWlkPSJyOTBlNXd2dDhyOXNwZGV6
NTB0NTIydHB3Mnc5YWFkdnRkdnYiIHRpbWVzdGFtcD0iMTM2OTIwNDg0MyI+MjgxMTwva2V5Pjwv
Zm9yZWlnbi1rZXlzPjxyZWYtdHlwZSBuYW1lPSJKb3VybmFsIEFydGljbGUiPjE3PC9yZWYtdHlw
ZT48Y29udHJpYnV0b3JzPjxhdXRob3JzPjxhdXRob3I+TWFuc2JhY2gsIEouIE0uPC9hdXRob3I+
PGF1dGhvcj5QaWVkcmEsIFAuIEEuPC9hdXRob3I+PGF1dGhvcj5UZWFjaCwgUy4gSi48L2F1dGhv
cj48YXV0aG9yPlN1bGxpdmFuLCBBLiBGLjwvYXV0aG9yPjxhdXRob3I+Rm9yZ2V5LCBULjwvYXV0
aG9yPjxhdXRob3I+Q2xhcmssIFMuPC9hdXRob3I+PGF1dGhvcj5Fc3Bpbm9sYSwgSi4gQS48L2F1
dGhvcj48YXV0aG9yPkNhbWFyZ28sIEMuIEEuLCBKci48L2F1dGhvcj48YXV0aG9yPk1hcmMtIElu
dmVzdGlnYXRvcnM8L2F1dGhvcj48L2F1dGhvcnM+PC9jb250cmlidXRvcnM+PGF1dGgtYWRkcmVz
cz5EZXBhcnRtZW50IG9mIE1lZGljaW5lLCBDaGlsZHJlbiZhcG9zO3MgSG9zcGl0YWwgQm9zdG9u
LCBCb3N0b24gMDIxMTUsIFVTQS4gam9uYXRoYW4ubWFuc2JhY2hAY2hpbGRyZW5zLmhhcnZhcmQu
ZWR1PC9hdXRoLWFkZHJlc3M+PHRpdGxlcz48dGl0bGU+UHJvc3BlY3RpdmUgbXVsdGljZW50ZXIg
c3R1ZHkgb2YgdmlyYWwgZXRpb2xvZ3kgYW5kIGhvc3BpdGFsIGxlbmd0aCBvZiBzdGF5IGluIGNo
aWxkcmVuIHdpdGggc2V2ZXJlIGJyb25jaGlvbGl0aXM8L3RpdGxlPjxzZWNvbmRhcnktdGl0bGU+
QXJjaCBQZWRpYXRyIEFkb2xlc2MgTWVkPC9zZWNvbmRhcnktdGl0bGU+PGFsdC10aXRsZT5BcmNo
aXZlcyBvZiBwZWRpYXRyaWNzICZhbXA7IGFkb2xlc2NlbnQgbWVkaWNpbmU8L2FsdC10aXRsZT48
L3RpdGxlcz48cGVyaW9kaWNhbD48ZnVsbC10aXRsZT5BcmNoIFBlZGlhdHIgQWRvbGVzYyBNZWQ8
L2Z1bGwtdGl0bGU+PC9wZXJpb2RpY2FsPjxwYWdlcz43MDAtNjwvcGFnZXM+PHZvbHVtZT4xNjY8
L3ZvbHVtZT48bnVtYmVyPjg8L251bWJlcj48a2V5d29yZHM+PGtleXdvcmQ+QnJvbmNoaW9saXRp
cy9taWNyb2Jpb2xvZ3kvdmlyb2xvZ3k8L2tleXdvcmQ+PGtleXdvcmQ+QnJvbmNoaW9saXRpcywg
VmlyYWwvKnZpcm9sb2d5PC9rZXl3b3JkPjxrZXl3b3JkPkZlbWFsZTwva2V5d29yZD48a2V5d29y
ZD5Ib3NwaXRhbGl6YXRpb24vKnN0YXRpc3RpY3MgJmFtcDsgbnVtZXJpY2FsIGRhdGE8L2tleXdv
cmQ+PGtleXdvcmQ+SHVtYW5zPC9rZXl3b3JkPjxrZXl3b3JkPkluY2lkZW5jZTwva2V5d29yZD48
a2V5d29yZD5JbmZhbnQ8L2tleXdvcmQ+PGtleXdvcmQ+SW5mYW50LCBOZXdib3JuPC9rZXl3b3Jk
PjxrZXl3b3JkPkxlbmd0aCBvZiBTdGF5LypzdGF0aXN0aWNzICZhbXA7IG51bWVyaWNhbCBkYXRh
PC9rZXl3b3JkPjxrZXl3b3JkPk1hbGU8L2tleXdvcmQ+PGtleXdvcmQ+UG9seW1lcmFzZSBDaGFp
biBSZWFjdGlvbjwva2V5d29yZD48a2V5d29yZD5Qcm9zcGVjdGl2ZSBTdHVkaWVzPC9rZXl3b3Jk
PjxrZXl3b3JkPlJlc3BpcmF0b3J5IFN5bmN5dGlhbCBWaXJ1cyBJbmZlY3Rpb25zPC9rZXl3b3Jk
PjxrZXl3b3JkPlJlc3BpcmF0b3J5IFN5bmN5dGlhbCBWaXJ1c2VzLyppc29sYXRpb24gJmFtcDsg
cHVyaWZpY2F0aW9uPC9rZXl3b3JkPjxrZXl3b3JkPlJoaW5vdmlydXMvKmlzb2xhdGlvbiAmYW1w
OyBwdXJpZmljYXRpb248L2tleXdvcmQ+PGtleXdvcmQ+VW5pdGVkIFN0YXRlczwva2V5d29yZD48
L2tleXdvcmRzPjxkYXRlcz48eWVhcj4yMDEyPC95ZWFyPjxwdWItZGF0ZXM+PGRhdGU+QXVnPC9k
YXRlPjwvcHViLWRhdGVzPjwvZGF0ZXM+PGlzYm4+MTUzOC0zNjI4IChFbGVjdHJvbmljKSYjeEQ7
MTA3Mi00NzEwIChMaW5raW5nKTwvaXNibj48YWNjZXNzaW9uLW51bT4yMjQ3Mzg4MjwvYWNjZXNz
aW9uLW51bT48dXJscz48cmVsYXRlZC11cmxzPjx1cmw+aHR0cDovL3d3dy5uY2JpLm5sbS5uaWgu
Z292L3B1Ym1lZC8yMjQ3Mzg4MjwvdXJsPjwvcmVsYXRlZC11cmxzPjwvdXJscz48Y3VzdG9tMj4z
Mzk0OTAyPC9jdXN0b20yPjxlbGVjdHJvbmljLXJlc291cmNlLW51bT4xMC4xMDAxL2FyY2hwZWRp
YXRyaWNzLjIwMTEuMTY2OTwvZWxlY3Ryb25pYy1yZXNvdXJjZS1udW0+PC9yZWNvcmQ+PC9DaXRl
PjxDaXRlPjxBdXRob3I+U3Rld2FydDwvQXV0aG9yPjxZZWFyPjIwMTc8L1llYXI+PFJlY051bT40
NTg5PC9SZWNOdW0+PHJlY29yZD48cmVjLW51bWJlcj40NTg5PC9yZWMtbnVtYmVyPjxmb3JlaWdu
LWtleXM+PGtleSBhcHA9IkVOIiBkYi1pZD0icjkwZTV3dnQ4cjlzcGRlejUwdDUyMnRwdzJ3OWFh
ZHZ0ZHZ2IiB0aW1lc3RhbXA9IjE0OTMyNjI4NTgiPjQ1ODk8L2tleT48L2ZvcmVpZ24ta2V5cz48
cmVmLXR5cGUgbmFtZT0iSm91cm5hbCBBcnRpY2xlIj4xNzwvcmVmLXR5cGU+PGNvbnRyaWJ1dG9y
cz48YXV0aG9ycz48YXV0aG9yPlN0ZXdhcnQsIEMuIEouPC9hdXRob3I+PGF1dGhvcj5NYW5zYmFj
aCwgSi4gTS48L2F1dGhvcj48YXV0aG9yPldvbmcsIE0uIEMuPC9hdXRob3I+PGF1dGhvcj5BamFt
aSwgTi4gSi48L2F1dGhvcj48YXV0aG9yPlBldHJvc2lubywgSi4gRi48L2F1dGhvcj48YXV0aG9y
PkNhbWFyZ28gSnIsIEMuIEEuPC9hdXRob3I+PGF1dGhvcj5IYXNlZ2F3YSwgSy48L2F1dGhvcj48
L2F1dGhvcnM+PC9jb250cmlidXRvcnM+PHRpdGxlcz48dGl0bGU+QXNzb2NpYXRpb25zIG9mIG5h
c29waGFyeW5nZWFsIG1ldGFib2xvbWUgYW5kIG1pY3JvYmlvbWUgd2l0aCBzZXZlcml0eSBhbW9u
ZyBpbmZhbnRzIHdpdGggYnJvbmNoaW9saXRpczogQSBtdWx0aS1vbWljIGFuYWx5c2lzPC90aXRs
ZT48c2Vjb25kYXJ5LXRpdGxlPkFtIEogUmVzcGlyIENyaXQgQ2FyZSBNZWQ8L3NlY29uZGFyeS10
aXRsZT48L3RpdGxlcz48cGVyaW9kaWNhbD48ZnVsbC10aXRsZT5BbSBKIFJlc3BpciBDcml0IENh
cmUgTWVkPC9mdWxsLXRpdGxlPjwvcGVyaW9kaWNhbD48cGFnZXM+ODgyLTg5MTwvcGFnZXM+PHZv
bHVtZT4xOTY8L3ZvbHVtZT48bnVtYmVyPjc8L251bWJlcj48ZGF0ZXM+PHllYXI+MjAxNzwveWVh
cj48L2RhdGVzPjx1cmxzPjwvdXJscz48L3JlY29yZD48L0NpdGU+PENpdGU+PEF1dGhvcj5IYXNl
Z2F3YTwvQXV0aG9yPjxZZWFyPjIwMTY8L1llYXI+PFJlY051bT40MzQ1PC9SZWNOdW0+PHJlY29y
ZD48cmVjLW51bWJlcj40MzQ1PC9yZWMtbnVtYmVyPjxmb3JlaWduLWtleXM+PGtleSBhcHA9IkVO
IiBkYi1pZD0icjkwZTV3dnQ4cjlzcGRlejUwdDUyMnRwdzJ3OWFhZHZ0ZHZ2IiB0aW1lc3RhbXA9
IjE0NjM4NjY5NDYiPjQzNDU8L2tleT48L2ZvcmVpZ24ta2V5cz48cmVmLXR5cGUgbmFtZT0iSm91
cm5hbCBBcnRpY2xlIj4xNzwvcmVmLXR5cGU+PGNvbnRyaWJ1dG9ycz48YXV0aG9ycz48YXV0aG9y
Pkhhc2VnYXdhLCBLLjwvYXV0aG9yPjxhdXRob3I+TWFuc2JhY2gsIEouIE0uPC9hdXRob3I+PGF1
dGhvcj5BamFtaSwgTi4gSi48L2F1dGhvcj48YXV0aG9yPkVzcGlub2xhLCBKLiBBLjwvYXV0aG9y
PjxhdXRob3I+SGVua2UsIEQuIE0uPC9hdXRob3I+PGF1dGhvcj5QZXRyb3Npbm8sIEouIEYuPC9h
dXRob3I+PGF1dGhvcj5QaWVkcmEsIFAuIEEuPC9hdXRob3I+PGF1dGhvcj5TaGF3LCBDLiBBLjwv
YXV0aG9yPjxhdXRob3I+U3VsbGl2YW4sIEEuIEYuPC9hdXRob3I+PGF1dGhvcj5DYW1hcmdvIEpy
LCBDLiBBLjwvYXV0aG9yPjwvYXV0aG9ycz48L2NvbnRyaWJ1dG9ycz48dGl0bGVzPjx0aXRsZT5B
c3NvY2lhdGlvbiBvZiBuYXNvcGhhcnluZ2VhbCBtaWNyb2Jpb3RhIHByb2ZpbGVzIHdpdGggYnJv
bmNoaW9saXRpcyBzZXZlcml0eSBpbiBpbmZhbnRzIGhvc3BpdGFsaXplZCBmb3IgYnJvbmNoaW9s
aXRpczwvdGl0bGU+PHNlY29uZGFyeS10aXRsZT5FdXIgUmVzcGlyIEo8L3NlY29uZGFyeS10aXRs
ZT48L3RpdGxlcz48cGVyaW9kaWNhbD48ZnVsbC10aXRsZT5FdXIgUmVzcGlyIEo8L2Z1bGwtdGl0
bGU+PC9wZXJpb2RpY2FsPjxwYWdlcz4xMzI5LTEzMzk8L3BhZ2VzPjx2b2x1bWU+NDg8L3ZvbHVt
ZT48c2VjdGlvbj4xMzI5PC9zZWN0aW9uPjxkYXRlcz48eWVhcj4yMDE2PC95ZWFyPjwvZGF0ZXM+
PHVybHM+PC91cmxzPjwvcmVjb3JkPjwvQ2l0ZT48L0VuZE5vdGU+
</w:fldData>
        </w:fldChar>
      </w:r>
      <w:r w:rsidRPr="001E0AB4">
        <w:rPr>
          <w:rFonts w:ascii="Times New Roman" w:hAnsi="Times New Roman" w:cs="Times New Roman"/>
        </w:rPr>
        <w:instrText xml:space="preserve"> ADDIN EN.CITE.DATA </w:instrText>
      </w:r>
      <w:r w:rsidRPr="001E0AB4">
        <w:rPr>
          <w:rFonts w:ascii="Times New Roman" w:hAnsi="Times New Roman" w:cs="Times New Roman"/>
        </w:rPr>
      </w:r>
      <w:r w:rsidRPr="001E0AB4">
        <w:rPr>
          <w:rFonts w:ascii="Times New Roman" w:hAnsi="Times New Roman" w:cs="Times New Roman"/>
        </w:rPr>
        <w:fldChar w:fldCharType="end"/>
      </w:r>
      <w:r w:rsidRPr="001E0AB4">
        <w:rPr>
          <w:rFonts w:ascii="Times New Roman" w:hAnsi="Times New Roman" w:cs="Times New Roman"/>
        </w:rPr>
      </w:r>
      <w:r w:rsidRPr="001E0AB4">
        <w:rPr>
          <w:rFonts w:ascii="Times New Roman" w:hAnsi="Times New Roman" w:cs="Times New Roman"/>
        </w:rPr>
        <w:fldChar w:fldCharType="separate"/>
      </w:r>
      <w:r w:rsidRPr="001E0AB4">
        <w:rPr>
          <w:rFonts w:ascii="Times New Roman" w:hAnsi="Times New Roman" w:cs="Times New Roman"/>
          <w:noProof/>
          <w:vertAlign w:val="superscript"/>
        </w:rPr>
        <w:t>1-4</w:t>
      </w:r>
      <w:r w:rsidRPr="001E0AB4">
        <w:rPr>
          <w:rFonts w:ascii="Times New Roman" w:hAnsi="Times New Roman" w:cs="Times New Roman"/>
        </w:rPr>
        <w:fldChar w:fldCharType="end"/>
      </w:r>
    </w:p>
    <w:p w:rsidR="00B40B97" w:rsidRPr="001E0AB4" w:rsidRDefault="00B40B97" w:rsidP="00B40B97">
      <w:pPr>
        <w:autoSpaceDE w:val="0"/>
        <w:autoSpaceDN w:val="0"/>
        <w:adjustRightInd w:val="0"/>
        <w:spacing w:line="480" w:lineRule="auto"/>
        <w:ind w:firstLine="720"/>
        <w:rPr>
          <w:rFonts w:ascii="Times New Roman" w:hAnsi="Times New Roman" w:cs="Times New Roman"/>
        </w:rPr>
      </w:pPr>
      <w:r w:rsidRPr="001E0AB4">
        <w:rPr>
          <w:rFonts w:ascii="Times New Roman" w:hAnsi="Times New Roman" w:cs="Times New Roman"/>
        </w:rPr>
        <w:t xml:space="preserve">In brief, the 2007-2011 study – called the 30th Multicenter Airway Research Collaboration (MARC-30) – was performed </w:t>
      </w:r>
      <w:r w:rsidRPr="001E0AB4">
        <w:rPr>
          <w:rFonts w:ascii="Times New Roman" w:hAnsi="Times New Roman" w:cs="Times New Roman"/>
          <w:color w:val="000000"/>
        </w:rPr>
        <w:t>at 16 sites across 12 U.S. states during</w:t>
      </w:r>
      <w:r w:rsidRPr="001E0AB4">
        <w:rPr>
          <w:rFonts w:ascii="Times New Roman" w:hAnsi="Times New Roman" w:cs="Times New Roman"/>
        </w:rPr>
        <w:t xml:space="preserve"> three consecutive bronchiolitis season (from November 1 through March 31) in 2007-2010 </w:t>
      </w:r>
      <w:r w:rsidRPr="001E0AB4">
        <w:rPr>
          <w:rFonts w:ascii="Times New Roman" w:hAnsi="Times New Roman" w:cs="Times New Roman"/>
          <w:color w:val="000000"/>
        </w:rPr>
        <w:t>(</w:t>
      </w:r>
      <w:r w:rsidR="009F31C9">
        <w:rPr>
          <w:rFonts w:ascii="Times New Roman" w:hAnsi="Times New Roman" w:cs="Times New Roman"/>
          <w:b/>
          <w:color w:val="000000"/>
        </w:rPr>
        <w:t>see table, Supplemental Digital Content 7</w:t>
      </w:r>
      <w:r w:rsidRPr="001E0AB4">
        <w:rPr>
          <w:rFonts w:ascii="Times New Roman" w:hAnsi="Times New Roman" w:cs="Times New Roman"/>
          <w:color w:val="000000"/>
        </w:rPr>
        <w:t>).</w:t>
      </w:r>
      <w:r w:rsidRPr="001E0AB4">
        <w:rPr>
          <w:rFonts w:ascii="Times New Roman" w:hAnsi="Times New Roman" w:cs="Times New Roman"/>
        </w:rPr>
        <w:fldChar w:fldCharType="begin">
          <w:fldData xml:space="preserve">PEVuZE5vdGU+PENpdGU+PEF1dGhvcj5IYXNlZ2F3YTwvQXV0aG9yPjxZZWFyPjIwMTU8L1llYXI+
PFJlY051bT4zNjY5PC9SZWNOdW0+PERpc3BsYXlUZXh0PjxzdHlsZSBmYWNlPSJzdXBlcnNjcmlw
dCI+MSwyPC9zdHlsZT48L0Rpc3BsYXlUZXh0PjxyZWNvcmQ+PHJlYy1udW1iZXI+MzY2OTwvcmVj
LW51bWJlcj48Zm9yZWlnbi1rZXlzPjxrZXkgYXBwPSJFTiIgZGItaWQ9InI5MGU1d3Z0OHI5c3Bk
ZXo1MHQ1MjJ0cHcydzlhYWR2dGR2diIgdGltZXN0YW1wPSIxNDE3MDk2MTU2Ij4zNjY5PC9rZXk+
PC9mb3JlaWduLWtleXM+PHJlZi10eXBlIG5hbWU9IkpvdXJuYWwgQXJ0aWNsZSI+MTc8L3JlZi10
eXBlPjxjb250cmlidXRvcnM+PGF1dGhvcnM+PGF1dGhvcj5IYXNlZ2F3YSwgSy48L2F1dGhvcj48
YXV0aG9yPkphcnR0aSwgVC48L2F1dGhvcj48YXV0aG9yPk1hbnNiYWNoLCBKLiBNLjwvYXV0aG9y
PjxhdXRob3I+TGFoYW0sIEYuIFIuPC9hdXRob3I+PGF1dGhvcj5KZXdlbGwsIEEuIE0uPC9hdXRo
b3I+PGF1dGhvcj5Fc3Bpbm9sYSwgSi4gQS48L2F1dGhvcj48YXV0aG9yPlBpZWRyYSwgUC4gQS48
L2F1dGhvcj48YXV0aG9yPkNhbWFyZ28sIEMuIEEuPC9hdXRob3I+PC9hdXRob3JzPjwvY29udHJp
YnV0b3JzPjxhdXRoLWFkZHJlc3M+RGVwYXJ0bWVudCBvZiBFbWVyZ2VuY3kgTWVkaWNpbmUsIE1h
c3NhY2h1c2V0dHMgR2VuZXJhbCBIb3NwaXRhbCwgSGFydmFyZCBNZWRpY2FsIFNjaG9vbCwgQm9z
dG9uLCBNYXNzYWNodXNldHRzLCBVbml0ZWQgU3RhdGVzLiYjeEQ7RGVwYXJ0bWVudCBvZiBQZWRp
YXRyaWNzLCBUdXJrdSBVbml2ZXJzaXR5IEhvc3BpdGFsLCBUdXJrdSwgRmlubGFuZC4mI3hEO0Rl
cGFydG1lbnQgb2YgTWVkaWNpbmUsIEJvc3RvbiBDaGlsZHJlbiZhcG9zO3MgSG9zcGl0YWwsIEJv
c3RvbiwgTWFzc2FjaHVzZXR0cywgVW5pdGVkIFN0YXRlcy4mI3hEO0RlcGFydG1lbnQgb2YgSW5m
ZWN0aW91cyBEaXNlYXNlLCBBcm5vbGQgUGFsbWVyIEhvc3BpdGFsIGZvciBDaGlsZHJlbiwgT3Js
YW5kbywgRkwuJiN4RDtEZXBhcnRtZW50IG9mIE1vbGVjdWxhciBWaXJvbG9neSBhbmQgTWljcm9i
aW9sb2d5IGFuZCBQZWRpYXRyaWNzLCBCYXlsb3IgQ29sbGVnZSBvZiBNZWRpY2luZSwgSG91c3Rv
biwgVGV4YXMsIFVuaXRlZCBTdGF0ZXMuPC9hdXRoLWFkZHJlc3M+PHRpdGxlcz48dGl0bGU+UmVz
cGlyYXRvcnkgc3luY3l0aWFsIHZpcnVzIGdlbm9taWMgbG9hZCBhbmQgZGlzZWFzZSBzZXZlcml0
eSBhbW9uZyBjaGlsZHJlbiBob3NwaXRhbGl6ZWQgd2l0aCBicm9uY2hpb2xpdGlzOiBNdWx0aWNl
bnRlciBjb2hvcnQgc3R1ZGllcyBpbiB0aGUgVVMgYW5kIEZpbmxhbmQ8L3RpdGxlPjxzZWNvbmRh
cnktdGl0bGU+SiBJbmZlY3QgRGlzPC9zZWNvbmRhcnktdGl0bGU+PGFsdC10aXRsZT5UaGUgSm91
cm5hbCBvZiBpbmZlY3Rpb3VzIGRpc2Vhc2VzPC9hbHQtdGl0bGU+PC90aXRsZXM+PHBlcmlvZGlj
YWw+PGZ1bGwtdGl0bGU+SiBJbmZlY3QgRGlzPC9mdWxsLXRpdGxlPjxhYmJyLTE+VGhlIEpvdXJu
YWwgb2YgaW5mZWN0aW91cyBkaXNlYXNlczwvYWJici0xPjwvcGVyaW9kaWNhbD48YWx0LXBlcmlv
ZGljYWw+PGZ1bGwtdGl0bGU+SiBJbmZlY3QgRGlzPC9mdWxsLXRpdGxlPjxhYmJyLTE+VGhlIEpv
dXJuYWwgb2YgaW5mZWN0aW91cyBkaXNlYXNlczwvYWJici0xPjwvYWx0LXBlcmlvZGljYWw+PHBh
Z2VzPjE1NTAtOTwvcGFnZXM+PHZvbHVtZT4yMTE8L3ZvbHVtZT48bnVtYmVyPjEwPC9udW1iZXI+
PGRhdGVzPjx5ZWFyPjIwMTU8L3llYXI+PHB1Yi1kYXRlcz48ZGF0ZT5Ob3YgMjU8L2RhdGU+PC9w
dWItZGF0ZXM+PC9kYXRlcz48aXNibj4xNTM3LTY2MTMgKEVsZWN0cm9uaWMpJiN4RDswMDIyLTE4
OTkgKExpbmtpbmcpPC9pc2JuPjxhY2Nlc3Npb24tbnVtPjI1NDI1Njk5PC9hY2Nlc3Npb24tbnVt
Pjx1cmxzPjxyZWxhdGVkLXVybHM+PHVybD5odHRwOi8vd3d3Lm5jYmkubmxtLm5paC5nb3YvcHVi
bWVkLzI1NDI1Njk5PC91cmw+PC9yZWxhdGVkLXVybHM+PC91cmxzPjxlbGVjdHJvbmljLXJlc291
cmNlLW51bT4xMC4xMDkzL2luZmRpcy9qaXU2NTg8L2VsZWN0cm9uaWMtcmVzb3VyY2UtbnVtPjwv
cmVjb3JkPjwvQ2l0ZT48Q2l0ZT48QXV0aG9yPk1hbnNiYWNoPC9BdXRob3I+PFllYXI+MjAxMjwv
WWVhcj48UmVjTnVtPjI4MTE8L1JlY051bT48cmVjb3JkPjxyZWMtbnVtYmVyPjI4MTE8L3JlYy1u
dW1iZXI+PGZvcmVpZ24ta2V5cz48a2V5IGFwcD0iRU4iIGRiLWlkPSJyOTBlNXd2dDhyOXNwZGV6
NTB0NTIydHB3Mnc5YWFkdnRkdnYiIHRpbWVzdGFtcD0iMTM2OTIwNDg0MyI+MjgxMTwva2V5Pjwv
Zm9yZWlnbi1rZXlzPjxyZWYtdHlwZSBuYW1lPSJKb3VybmFsIEFydGljbGUiPjE3PC9yZWYtdHlw
ZT48Y29udHJpYnV0b3JzPjxhdXRob3JzPjxhdXRob3I+TWFuc2JhY2gsIEouIE0uPC9hdXRob3I+
PGF1dGhvcj5QaWVkcmEsIFAuIEEuPC9hdXRob3I+PGF1dGhvcj5UZWFjaCwgUy4gSi48L2F1dGhv
cj48YXV0aG9yPlN1bGxpdmFuLCBBLiBGLjwvYXV0aG9yPjxhdXRob3I+Rm9yZ2V5LCBULjwvYXV0
aG9yPjxhdXRob3I+Q2xhcmssIFMuPC9hdXRob3I+PGF1dGhvcj5Fc3Bpbm9sYSwgSi4gQS48L2F1
dGhvcj48YXV0aG9yPkNhbWFyZ28sIEMuIEEuLCBKci48L2F1dGhvcj48YXV0aG9yPk1hcmMtIElu
dmVzdGlnYXRvcnM8L2F1dGhvcj48L2F1dGhvcnM+PC9jb250cmlidXRvcnM+PGF1dGgtYWRkcmVz
cz5EZXBhcnRtZW50IG9mIE1lZGljaW5lLCBDaGlsZHJlbiZhcG9zO3MgSG9zcGl0YWwgQm9zdG9u
LCBCb3N0b24gMDIxMTUsIFVTQS4gam9uYXRoYW4ubWFuc2JhY2hAY2hpbGRyZW5zLmhhcnZhcmQu
ZWR1PC9hdXRoLWFkZHJlc3M+PHRpdGxlcz48dGl0bGU+UHJvc3BlY3RpdmUgbXVsdGljZW50ZXIg
c3R1ZHkgb2YgdmlyYWwgZXRpb2xvZ3kgYW5kIGhvc3BpdGFsIGxlbmd0aCBvZiBzdGF5IGluIGNo
aWxkcmVuIHdpdGggc2V2ZXJlIGJyb25jaGlvbGl0aXM8L3RpdGxlPjxzZWNvbmRhcnktdGl0bGU+
QXJjaCBQZWRpYXRyIEFkb2xlc2MgTWVkPC9zZWNvbmRhcnktdGl0bGU+PGFsdC10aXRsZT5BcmNo
aXZlcyBvZiBwZWRpYXRyaWNzICZhbXA7IGFkb2xlc2NlbnQgbWVkaWNpbmU8L2FsdC10aXRsZT48
L3RpdGxlcz48cGVyaW9kaWNhbD48ZnVsbC10aXRsZT5BcmNoIFBlZGlhdHIgQWRvbGVzYyBNZWQ8
L2Z1bGwtdGl0bGU+PC9wZXJpb2RpY2FsPjxwYWdlcz43MDAtNjwvcGFnZXM+PHZvbHVtZT4xNjY8
L3ZvbHVtZT48bnVtYmVyPjg8L251bWJlcj48a2V5d29yZHM+PGtleXdvcmQ+QnJvbmNoaW9saXRp
cy9taWNyb2Jpb2xvZ3kvdmlyb2xvZ3k8L2tleXdvcmQ+PGtleXdvcmQ+QnJvbmNoaW9saXRpcywg
VmlyYWwvKnZpcm9sb2d5PC9rZXl3b3JkPjxrZXl3b3JkPkZlbWFsZTwva2V5d29yZD48a2V5d29y
ZD5Ib3NwaXRhbGl6YXRpb24vKnN0YXRpc3RpY3MgJmFtcDsgbnVtZXJpY2FsIGRhdGE8L2tleXdv
cmQ+PGtleXdvcmQ+SHVtYW5zPC9rZXl3b3JkPjxrZXl3b3JkPkluY2lkZW5jZTwva2V5d29yZD48
a2V5d29yZD5JbmZhbnQ8L2tleXdvcmQ+PGtleXdvcmQ+SW5mYW50LCBOZXdib3JuPC9rZXl3b3Jk
PjxrZXl3b3JkPkxlbmd0aCBvZiBTdGF5LypzdGF0aXN0aWNzICZhbXA7IG51bWVyaWNhbCBkYXRh
PC9rZXl3b3JkPjxrZXl3b3JkPk1hbGU8L2tleXdvcmQ+PGtleXdvcmQ+UG9seW1lcmFzZSBDaGFp
biBSZWFjdGlvbjwva2V5d29yZD48a2V5d29yZD5Qcm9zcGVjdGl2ZSBTdHVkaWVzPC9rZXl3b3Jk
PjxrZXl3b3JkPlJlc3BpcmF0b3J5IFN5bmN5dGlhbCBWaXJ1cyBJbmZlY3Rpb25zPC9rZXl3b3Jk
PjxrZXl3b3JkPlJlc3BpcmF0b3J5IFN5bmN5dGlhbCBWaXJ1c2VzLyppc29sYXRpb24gJmFtcDsg
cHVyaWZpY2F0aW9uPC9rZXl3b3JkPjxrZXl3b3JkPlJoaW5vdmlydXMvKmlzb2xhdGlvbiAmYW1w
OyBwdXJpZmljYXRpb248L2tleXdvcmQ+PGtleXdvcmQ+VW5pdGVkIFN0YXRlczwva2V5d29yZD48
L2tleXdvcmRzPjxkYXRlcz48eWVhcj4yMDEyPC95ZWFyPjxwdWItZGF0ZXM+PGRhdGU+QXVnPC9k
YXRlPjwvcHViLWRhdGVzPjwvZGF0ZXM+PGlzYm4+MTUzOC0zNjI4IChFbGVjdHJvbmljKSYjeEQ7
MTA3Mi00NzEwIChMaW5raW5nKTwvaXNibj48YWNjZXNzaW9uLW51bT4yMjQ3Mzg4MjwvYWNjZXNz
aW9uLW51bT48dXJscz48cmVsYXRlZC11cmxzPjx1cmw+aHR0cDovL3d3dy5uY2JpLm5sbS5uaWgu
Z292L3B1Ym1lZC8yMjQ3Mzg4MjwvdXJsPjwvcmVsYXRlZC11cmxzPjwvdXJscz48Y3VzdG9tMj4z
Mzk0OTAyPC9jdXN0b20yPjxlbGVjdHJvbmljLXJlc291cmNlLW51bT4xMC4xMDAxL2FyY2hwZWRp
YXRyaWNzLjIwMTEuMTY2OTwvZWxlY3Ryb25pYy1yZXNvdXJjZS1udW0+PC9yZWNvcmQ+PC9DaXRl
PjwvRW5kTm90ZT5=
</w:fldData>
        </w:fldChar>
      </w:r>
      <w:r w:rsidRPr="001E0AB4">
        <w:rPr>
          <w:rFonts w:ascii="Times New Roman" w:hAnsi="Times New Roman" w:cs="Times New Roman"/>
        </w:rPr>
        <w:instrText xml:space="preserve"> ADDIN EN.CITE </w:instrText>
      </w:r>
      <w:r w:rsidRPr="001E0AB4">
        <w:rPr>
          <w:rFonts w:ascii="Times New Roman" w:hAnsi="Times New Roman" w:cs="Times New Roman"/>
        </w:rPr>
        <w:fldChar w:fldCharType="begin">
          <w:fldData xml:space="preserve">PEVuZE5vdGU+PENpdGU+PEF1dGhvcj5IYXNlZ2F3YTwvQXV0aG9yPjxZZWFyPjIwMTU8L1llYXI+
PFJlY051bT4zNjY5PC9SZWNOdW0+PERpc3BsYXlUZXh0PjxzdHlsZSBmYWNlPSJzdXBlcnNjcmlw
dCI+MSwyPC9zdHlsZT48L0Rpc3BsYXlUZXh0PjxyZWNvcmQ+PHJlYy1udW1iZXI+MzY2OTwvcmVj
LW51bWJlcj48Zm9yZWlnbi1rZXlzPjxrZXkgYXBwPSJFTiIgZGItaWQ9InI5MGU1d3Z0OHI5c3Bk
ZXo1MHQ1MjJ0cHcydzlhYWR2dGR2diIgdGltZXN0YW1wPSIxNDE3MDk2MTU2Ij4zNjY5PC9rZXk+
PC9mb3JlaWduLWtleXM+PHJlZi10eXBlIG5hbWU9IkpvdXJuYWwgQXJ0aWNsZSI+MTc8L3JlZi10
eXBlPjxjb250cmlidXRvcnM+PGF1dGhvcnM+PGF1dGhvcj5IYXNlZ2F3YSwgSy48L2F1dGhvcj48
YXV0aG9yPkphcnR0aSwgVC48L2F1dGhvcj48YXV0aG9yPk1hbnNiYWNoLCBKLiBNLjwvYXV0aG9y
PjxhdXRob3I+TGFoYW0sIEYuIFIuPC9hdXRob3I+PGF1dGhvcj5KZXdlbGwsIEEuIE0uPC9hdXRo
b3I+PGF1dGhvcj5Fc3Bpbm9sYSwgSi4gQS48L2F1dGhvcj48YXV0aG9yPlBpZWRyYSwgUC4gQS48
L2F1dGhvcj48YXV0aG9yPkNhbWFyZ28sIEMuIEEuPC9hdXRob3I+PC9hdXRob3JzPjwvY29udHJp
YnV0b3JzPjxhdXRoLWFkZHJlc3M+RGVwYXJ0bWVudCBvZiBFbWVyZ2VuY3kgTWVkaWNpbmUsIE1h
c3NhY2h1c2V0dHMgR2VuZXJhbCBIb3NwaXRhbCwgSGFydmFyZCBNZWRpY2FsIFNjaG9vbCwgQm9z
dG9uLCBNYXNzYWNodXNldHRzLCBVbml0ZWQgU3RhdGVzLiYjeEQ7RGVwYXJ0bWVudCBvZiBQZWRp
YXRyaWNzLCBUdXJrdSBVbml2ZXJzaXR5IEhvc3BpdGFsLCBUdXJrdSwgRmlubGFuZC4mI3hEO0Rl
cGFydG1lbnQgb2YgTWVkaWNpbmUsIEJvc3RvbiBDaGlsZHJlbiZhcG9zO3MgSG9zcGl0YWwsIEJv
c3RvbiwgTWFzc2FjaHVzZXR0cywgVW5pdGVkIFN0YXRlcy4mI3hEO0RlcGFydG1lbnQgb2YgSW5m
ZWN0aW91cyBEaXNlYXNlLCBBcm5vbGQgUGFsbWVyIEhvc3BpdGFsIGZvciBDaGlsZHJlbiwgT3Js
YW5kbywgRkwuJiN4RDtEZXBhcnRtZW50IG9mIE1vbGVjdWxhciBWaXJvbG9neSBhbmQgTWljcm9i
aW9sb2d5IGFuZCBQZWRpYXRyaWNzLCBCYXlsb3IgQ29sbGVnZSBvZiBNZWRpY2luZSwgSG91c3Rv
biwgVGV4YXMsIFVuaXRlZCBTdGF0ZXMuPC9hdXRoLWFkZHJlc3M+PHRpdGxlcz48dGl0bGU+UmVz
cGlyYXRvcnkgc3luY3l0aWFsIHZpcnVzIGdlbm9taWMgbG9hZCBhbmQgZGlzZWFzZSBzZXZlcml0
eSBhbW9uZyBjaGlsZHJlbiBob3NwaXRhbGl6ZWQgd2l0aCBicm9uY2hpb2xpdGlzOiBNdWx0aWNl
bnRlciBjb2hvcnQgc3R1ZGllcyBpbiB0aGUgVVMgYW5kIEZpbmxhbmQ8L3RpdGxlPjxzZWNvbmRh
cnktdGl0bGU+SiBJbmZlY3QgRGlzPC9zZWNvbmRhcnktdGl0bGU+PGFsdC10aXRsZT5UaGUgSm91
cm5hbCBvZiBpbmZlY3Rpb3VzIGRpc2Vhc2VzPC9hbHQtdGl0bGU+PC90aXRsZXM+PHBlcmlvZGlj
YWw+PGZ1bGwtdGl0bGU+SiBJbmZlY3QgRGlzPC9mdWxsLXRpdGxlPjxhYmJyLTE+VGhlIEpvdXJu
YWwgb2YgaW5mZWN0aW91cyBkaXNlYXNlczwvYWJici0xPjwvcGVyaW9kaWNhbD48YWx0LXBlcmlv
ZGljYWw+PGZ1bGwtdGl0bGU+SiBJbmZlY3QgRGlzPC9mdWxsLXRpdGxlPjxhYmJyLTE+VGhlIEpv
dXJuYWwgb2YgaW5mZWN0aW91cyBkaXNlYXNlczwvYWJici0xPjwvYWx0LXBlcmlvZGljYWw+PHBh
Z2VzPjE1NTAtOTwvcGFnZXM+PHZvbHVtZT4yMTE8L3ZvbHVtZT48bnVtYmVyPjEwPC9udW1iZXI+
PGRhdGVzPjx5ZWFyPjIwMTU8L3llYXI+PHB1Yi1kYXRlcz48ZGF0ZT5Ob3YgMjU8L2RhdGU+PC9w
dWItZGF0ZXM+PC9kYXRlcz48aXNibj4xNTM3LTY2MTMgKEVsZWN0cm9uaWMpJiN4RDswMDIyLTE4
OTkgKExpbmtpbmcpPC9pc2JuPjxhY2Nlc3Npb24tbnVtPjI1NDI1Njk5PC9hY2Nlc3Npb24tbnVt
Pjx1cmxzPjxyZWxhdGVkLXVybHM+PHVybD5odHRwOi8vd3d3Lm5jYmkubmxtLm5paC5nb3YvcHVi
bWVkLzI1NDI1Njk5PC91cmw+PC9yZWxhdGVkLXVybHM+PC91cmxzPjxlbGVjdHJvbmljLXJlc291
cmNlLW51bT4xMC4xMDkzL2luZmRpcy9qaXU2NTg8L2VsZWN0cm9uaWMtcmVzb3VyY2UtbnVtPjwv
cmVjb3JkPjwvQ2l0ZT48Q2l0ZT48QXV0aG9yPk1hbnNiYWNoPC9BdXRob3I+PFllYXI+MjAxMjwv
WWVhcj48UmVjTnVtPjI4MTE8L1JlY051bT48cmVjb3JkPjxyZWMtbnVtYmVyPjI4MTE8L3JlYy1u
dW1iZXI+PGZvcmVpZ24ta2V5cz48a2V5IGFwcD0iRU4iIGRiLWlkPSJyOTBlNXd2dDhyOXNwZGV6
NTB0NTIydHB3Mnc5YWFkdnRkdnYiIHRpbWVzdGFtcD0iMTM2OTIwNDg0MyI+MjgxMTwva2V5Pjwv
Zm9yZWlnbi1rZXlzPjxyZWYtdHlwZSBuYW1lPSJKb3VybmFsIEFydGljbGUiPjE3PC9yZWYtdHlw
ZT48Y29udHJpYnV0b3JzPjxhdXRob3JzPjxhdXRob3I+TWFuc2JhY2gsIEouIE0uPC9hdXRob3I+
PGF1dGhvcj5QaWVkcmEsIFAuIEEuPC9hdXRob3I+PGF1dGhvcj5UZWFjaCwgUy4gSi48L2F1dGhv
cj48YXV0aG9yPlN1bGxpdmFuLCBBLiBGLjwvYXV0aG9yPjxhdXRob3I+Rm9yZ2V5LCBULjwvYXV0
aG9yPjxhdXRob3I+Q2xhcmssIFMuPC9hdXRob3I+PGF1dGhvcj5Fc3Bpbm9sYSwgSi4gQS48L2F1
dGhvcj48YXV0aG9yPkNhbWFyZ28sIEMuIEEuLCBKci48L2F1dGhvcj48YXV0aG9yPk1hcmMtIElu
dmVzdGlnYXRvcnM8L2F1dGhvcj48L2F1dGhvcnM+PC9jb250cmlidXRvcnM+PGF1dGgtYWRkcmVz
cz5EZXBhcnRtZW50IG9mIE1lZGljaW5lLCBDaGlsZHJlbiZhcG9zO3MgSG9zcGl0YWwgQm9zdG9u
LCBCb3N0b24gMDIxMTUsIFVTQS4gam9uYXRoYW4ubWFuc2JhY2hAY2hpbGRyZW5zLmhhcnZhcmQu
ZWR1PC9hdXRoLWFkZHJlc3M+PHRpdGxlcz48dGl0bGU+UHJvc3BlY3RpdmUgbXVsdGljZW50ZXIg
c3R1ZHkgb2YgdmlyYWwgZXRpb2xvZ3kgYW5kIGhvc3BpdGFsIGxlbmd0aCBvZiBzdGF5IGluIGNo
aWxkcmVuIHdpdGggc2V2ZXJlIGJyb25jaGlvbGl0aXM8L3RpdGxlPjxzZWNvbmRhcnktdGl0bGU+
QXJjaCBQZWRpYXRyIEFkb2xlc2MgTWVkPC9zZWNvbmRhcnktdGl0bGU+PGFsdC10aXRsZT5BcmNo
aXZlcyBvZiBwZWRpYXRyaWNzICZhbXA7IGFkb2xlc2NlbnQgbWVkaWNpbmU8L2FsdC10aXRsZT48
L3RpdGxlcz48cGVyaW9kaWNhbD48ZnVsbC10aXRsZT5BcmNoIFBlZGlhdHIgQWRvbGVzYyBNZWQ8
L2Z1bGwtdGl0bGU+PC9wZXJpb2RpY2FsPjxwYWdlcz43MDAtNjwvcGFnZXM+PHZvbHVtZT4xNjY8
L3ZvbHVtZT48bnVtYmVyPjg8L251bWJlcj48a2V5d29yZHM+PGtleXdvcmQ+QnJvbmNoaW9saXRp
cy9taWNyb2Jpb2xvZ3kvdmlyb2xvZ3k8L2tleXdvcmQ+PGtleXdvcmQ+QnJvbmNoaW9saXRpcywg
VmlyYWwvKnZpcm9sb2d5PC9rZXl3b3JkPjxrZXl3b3JkPkZlbWFsZTwva2V5d29yZD48a2V5d29y
ZD5Ib3NwaXRhbGl6YXRpb24vKnN0YXRpc3RpY3MgJmFtcDsgbnVtZXJpY2FsIGRhdGE8L2tleXdv
cmQ+PGtleXdvcmQ+SHVtYW5zPC9rZXl3b3JkPjxrZXl3b3JkPkluY2lkZW5jZTwva2V5d29yZD48
a2V5d29yZD5JbmZhbnQ8L2tleXdvcmQ+PGtleXdvcmQ+SW5mYW50LCBOZXdib3JuPC9rZXl3b3Jk
PjxrZXl3b3JkPkxlbmd0aCBvZiBTdGF5LypzdGF0aXN0aWNzICZhbXA7IG51bWVyaWNhbCBkYXRh
PC9rZXl3b3JkPjxrZXl3b3JkPk1hbGU8L2tleXdvcmQ+PGtleXdvcmQ+UG9seW1lcmFzZSBDaGFp
biBSZWFjdGlvbjwva2V5d29yZD48a2V5d29yZD5Qcm9zcGVjdGl2ZSBTdHVkaWVzPC9rZXl3b3Jk
PjxrZXl3b3JkPlJlc3BpcmF0b3J5IFN5bmN5dGlhbCBWaXJ1cyBJbmZlY3Rpb25zPC9rZXl3b3Jk
PjxrZXl3b3JkPlJlc3BpcmF0b3J5IFN5bmN5dGlhbCBWaXJ1c2VzLyppc29sYXRpb24gJmFtcDsg
cHVyaWZpY2F0aW9uPC9rZXl3b3JkPjxrZXl3b3JkPlJoaW5vdmlydXMvKmlzb2xhdGlvbiAmYW1w
OyBwdXJpZmljYXRpb248L2tleXdvcmQ+PGtleXdvcmQ+VW5pdGVkIFN0YXRlczwva2V5d29yZD48
L2tleXdvcmRzPjxkYXRlcz48eWVhcj4yMDEyPC95ZWFyPjxwdWItZGF0ZXM+PGRhdGU+QXVnPC9k
YXRlPjwvcHViLWRhdGVzPjwvZGF0ZXM+PGlzYm4+MTUzOC0zNjI4IChFbGVjdHJvbmljKSYjeEQ7
MTA3Mi00NzEwIChMaW5raW5nKTwvaXNibj48YWNjZXNzaW9uLW51bT4yMjQ3Mzg4MjwvYWNjZXNz
aW9uLW51bT48dXJscz48cmVsYXRlZC11cmxzPjx1cmw+aHR0cDovL3d3dy5uY2JpLm5sbS5uaWgu
Z292L3B1Ym1lZC8yMjQ3Mzg4MjwvdXJsPjwvcmVsYXRlZC11cmxzPjwvdXJscz48Y3VzdG9tMj4z
Mzk0OTAyPC9jdXN0b20yPjxlbGVjdHJvbmljLXJlc291cmNlLW51bT4xMC4xMDAxL2FyY2hwZWRp
YXRyaWNzLjIwMTEuMTY2OTwvZWxlY3Ryb25pYy1yZXNvdXJjZS1udW0+PC9yZWNvcmQ+PC9DaXRl
PjwvRW5kTm90ZT5=
</w:fldData>
        </w:fldChar>
      </w:r>
      <w:r w:rsidRPr="001E0AB4">
        <w:rPr>
          <w:rFonts w:ascii="Times New Roman" w:hAnsi="Times New Roman" w:cs="Times New Roman"/>
        </w:rPr>
        <w:instrText xml:space="preserve"> ADDIN EN.CITE.DATA </w:instrText>
      </w:r>
      <w:r w:rsidRPr="001E0AB4">
        <w:rPr>
          <w:rFonts w:ascii="Times New Roman" w:hAnsi="Times New Roman" w:cs="Times New Roman"/>
        </w:rPr>
      </w:r>
      <w:r w:rsidRPr="001E0AB4">
        <w:rPr>
          <w:rFonts w:ascii="Times New Roman" w:hAnsi="Times New Roman" w:cs="Times New Roman"/>
        </w:rPr>
        <w:fldChar w:fldCharType="end"/>
      </w:r>
      <w:r w:rsidRPr="001E0AB4">
        <w:rPr>
          <w:rFonts w:ascii="Times New Roman" w:hAnsi="Times New Roman" w:cs="Times New Roman"/>
        </w:rPr>
      </w:r>
      <w:r w:rsidRPr="001E0AB4">
        <w:rPr>
          <w:rFonts w:ascii="Times New Roman" w:hAnsi="Times New Roman" w:cs="Times New Roman"/>
        </w:rPr>
        <w:fldChar w:fldCharType="separate"/>
      </w:r>
      <w:r w:rsidRPr="001E0AB4">
        <w:rPr>
          <w:rFonts w:ascii="Times New Roman" w:hAnsi="Times New Roman" w:cs="Times New Roman"/>
          <w:noProof/>
          <w:vertAlign w:val="superscript"/>
        </w:rPr>
        <w:t>1,2</w:t>
      </w:r>
      <w:r w:rsidRPr="001E0AB4">
        <w:rPr>
          <w:rFonts w:ascii="Times New Roman" w:hAnsi="Times New Roman" w:cs="Times New Roman"/>
        </w:rPr>
        <w:fldChar w:fldCharType="end"/>
      </w:r>
      <w:r w:rsidRPr="001E0AB4">
        <w:rPr>
          <w:rFonts w:ascii="Times New Roman" w:hAnsi="Times New Roman" w:cs="Times New Roman"/>
          <w:color w:val="000000"/>
        </w:rPr>
        <w:t xml:space="preserve"> </w:t>
      </w:r>
      <w:proofErr w:type="gramStart"/>
      <w:r w:rsidRPr="001E0AB4">
        <w:rPr>
          <w:rFonts w:ascii="Times New Roman" w:hAnsi="Times New Roman" w:cs="Times New Roman"/>
        </w:rPr>
        <w:t>The</w:t>
      </w:r>
      <w:proofErr w:type="gramEnd"/>
      <w:r w:rsidRPr="001E0AB4">
        <w:rPr>
          <w:rFonts w:ascii="Times New Roman" w:hAnsi="Times New Roman" w:cs="Times New Roman"/>
        </w:rPr>
        <w:t xml:space="preserve"> study </w:t>
      </w:r>
      <w:r w:rsidRPr="001E0AB4">
        <w:rPr>
          <w:rFonts w:ascii="Times New Roman" w:hAnsi="Times New Roman" w:cs="Times New Roman"/>
          <w:color w:val="000000"/>
        </w:rPr>
        <w:t>enrolled children (&lt;2 years</w:t>
      </w:r>
      <w:r w:rsidR="009F31C9">
        <w:rPr>
          <w:rFonts w:ascii="Times New Roman" w:hAnsi="Times New Roman" w:cs="Times New Roman"/>
          <w:color w:val="000000"/>
        </w:rPr>
        <w:t xml:space="preserve"> of age</w:t>
      </w:r>
      <w:r w:rsidRPr="001E0AB4">
        <w:rPr>
          <w:rFonts w:ascii="Times New Roman" w:hAnsi="Times New Roman" w:cs="Times New Roman"/>
          <w:color w:val="000000"/>
        </w:rPr>
        <w:t>) hospitalized with the diagnosis of bronchiolitis by an attending physician, with the ability of the parent/guardian to give informed consent. We enrolled a target number of consecutive patients from the inpatient wards and the intensive care unit (ICU) with an aim to enroll 20% of the cohort from ICUs</w:t>
      </w:r>
      <w:r w:rsidRPr="001E0AB4">
        <w:rPr>
          <w:rFonts w:ascii="Times New Roman" w:hAnsi="Times New Roman" w:cs="Times New Roman"/>
        </w:rPr>
        <w:t>. Bronchiolitis was defined by the American Academy of Pediatrics guideline – acute respiratory illness with some combination of rhinitis, cough, tachypnea, wheezing, crackles, and retractions.</w:t>
      </w:r>
      <w:r w:rsidRPr="001E0AB4">
        <w:rPr>
          <w:rFonts w:ascii="Times New Roman" w:hAnsi="Times New Roman" w:cs="Times New Roman"/>
        </w:rPr>
        <w:fldChar w:fldCharType="begin"/>
      </w:r>
      <w:r w:rsidRPr="001E0AB4">
        <w:rPr>
          <w:rFonts w:ascii="Times New Roman" w:hAnsi="Times New Roman" w:cs="Times New Roman"/>
        </w:rPr>
        <w:instrText xml:space="preserve"> ADDIN EN.CITE &lt;EndNote&gt;&lt;Cite&gt;&lt;Author&gt;Ralston&lt;/Author&gt;&lt;Year&gt;2014&lt;/Year&gt;&lt;RecNum&gt;3703&lt;/RecNum&gt;&lt;DisplayText&gt;&lt;style face="superscript"&gt;5&lt;/style&gt;&lt;/DisplayText&gt;&lt;record&gt;&lt;rec-number&gt;3703&lt;/rec-number&gt;&lt;foreign-keys&gt;&lt;key app="EN" db-id="r90e5wvt8r9spdez50t522tpw2w9aadvtdvv" timestamp="1419633306"&gt;3703&lt;/key&gt;&lt;/foreign-keys&gt;&lt;ref-type name="Journal Article"&gt;17&lt;/ref-type&gt;&lt;contributors&gt;&lt;authors&gt;&lt;author&gt;Ralston, S. L.&lt;/author&gt;&lt;author&gt;Lieberthal, A. S.&lt;/author&gt;&lt;author&gt;Meissner, H. C.&lt;/author&gt;&lt;author&gt;Alverson, B. K.&lt;/author&gt;&lt;author&gt;Baley, J. E.&lt;/author&gt;&lt;author&gt;Gadomski, A. M.&lt;/author&gt;&lt;author&gt;Johnson, D. W.&lt;/author&gt;&lt;author&gt;Light, M. J.&lt;/author&gt;&lt;author&gt;Maraqa, N. F.&lt;/author&gt;&lt;author&gt;Mendonca, E. A.&lt;/author&gt;&lt;author&gt;Phelan, K. J.&lt;/author&gt;&lt;author&gt;Zorc, J. J.&lt;/author&gt;&lt;author&gt;Stanko-Lopp, D.&lt;/author&gt;&lt;author&gt;Brown, M. A.&lt;/author&gt;&lt;author&gt;Nathanson, I.&lt;/author&gt;&lt;author&gt;Rosenblum, E.&lt;/author&gt;&lt;author&gt;Sayles, S., 3rd&lt;/author&gt;&lt;author&gt;Hernandez-Cancio, S.&lt;/author&gt;&lt;author&gt;American Academy of, Pediatrics&lt;/author&gt;&lt;/authors&gt;&lt;/contributors&gt;&lt;titles&gt;&lt;title&gt;Clinical practice guideline: the diagnosis, management, and prevention of bronchiolitis&lt;/title&gt;&lt;secondary-title&gt;Pediatrics&lt;/secondary-title&gt;&lt;alt-title&gt;Pediatrics&lt;/alt-title&gt;&lt;/titles&gt;&lt;periodical&gt;&lt;full-title&gt;Pediatrics&lt;/full-title&gt;&lt;/periodical&gt;&lt;alt-periodical&gt;&lt;full-title&gt;Pediatrics&lt;/full-title&gt;&lt;/alt-periodical&gt;&lt;pages&gt;e1474-502&lt;/pages&gt;&lt;volume&gt;134&lt;/volume&gt;&lt;number&gt;5&lt;/number&gt;&lt;dates&gt;&lt;year&gt;2014&lt;/year&gt;&lt;pub-dates&gt;&lt;date&gt;Nov&lt;/date&gt;&lt;/pub-dates&gt;&lt;/dates&gt;&lt;isbn&gt;1098-4275 (Electronic)&amp;#xD;0031-4005 (Linking)&lt;/isbn&gt;&lt;accession-num&gt;25349312&lt;/accession-num&gt;&lt;urls&gt;&lt;related-urls&gt;&lt;url&gt;http://www.ncbi.nlm.nih.gov/pubmed/25349312&lt;/url&gt;&lt;/related-urls&gt;&lt;/urls&gt;&lt;electronic-resource-num&gt;10.1542/peds.2014-2742&lt;/electronic-resource-num&gt;&lt;/record&gt;&lt;/Cite&gt;&lt;/EndNote&gt;</w:instrText>
      </w:r>
      <w:r w:rsidRPr="001E0AB4">
        <w:rPr>
          <w:rFonts w:ascii="Times New Roman" w:hAnsi="Times New Roman" w:cs="Times New Roman"/>
        </w:rPr>
        <w:fldChar w:fldCharType="separate"/>
      </w:r>
      <w:r w:rsidRPr="001E0AB4">
        <w:rPr>
          <w:rFonts w:ascii="Times New Roman" w:hAnsi="Times New Roman" w:cs="Times New Roman"/>
          <w:noProof/>
          <w:vertAlign w:val="superscript"/>
        </w:rPr>
        <w:t>5</w:t>
      </w:r>
      <w:r w:rsidRPr="001E0AB4">
        <w:rPr>
          <w:rFonts w:ascii="Times New Roman" w:hAnsi="Times New Roman" w:cs="Times New Roman"/>
        </w:rPr>
        <w:fldChar w:fldCharType="end"/>
      </w:r>
      <w:r w:rsidRPr="001E0AB4">
        <w:rPr>
          <w:rFonts w:ascii="Times New Roman" w:hAnsi="Times New Roman" w:cs="Times New Roman"/>
        </w:rPr>
        <w:t xml:space="preserve"> The study </w:t>
      </w:r>
      <w:r w:rsidRPr="001E0AB4">
        <w:rPr>
          <w:rFonts w:ascii="Times New Roman" w:hAnsi="Times New Roman" w:cs="Times New Roman"/>
          <w:color w:val="000000"/>
        </w:rPr>
        <w:t>excluded children who were transferred to a participating hospital &gt;48 hours after the original hospitalization.</w:t>
      </w:r>
    </w:p>
    <w:p w:rsidR="00B40B97" w:rsidRPr="001E0AB4" w:rsidRDefault="00B40B97" w:rsidP="00B40B97">
      <w:pPr>
        <w:pStyle w:val="Default"/>
        <w:spacing w:line="480" w:lineRule="auto"/>
        <w:rPr>
          <w:rFonts w:ascii="Times New Roman" w:hAnsi="Times New Roman" w:cs="Times New Roman"/>
        </w:rPr>
      </w:pPr>
      <w:r w:rsidRPr="001E0AB4">
        <w:rPr>
          <w:rFonts w:ascii="Times New Roman" w:hAnsi="Times New Roman" w:cs="Times New Roman"/>
        </w:rPr>
        <w:tab/>
        <w:t>The 2011-2014 study – called the 35th Multicenter Airway Research Collaboration (MARC-35) – was performed at 17 sites across 14 U.S. states (</w:t>
      </w:r>
      <w:r w:rsidR="009F31C9">
        <w:rPr>
          <w:rFonts w:ascii="Times New Roman" w:hAnsi="Times New Roman" w:cs="Times New Roman"/>
          <w:b/>
        </w:rPr>
        <w:t>see table, Supplemental Digital Content</w:t>
      </w:r>
      <w:r w:rsidR="009F31C9">
        <w:rPr>
          <w:rFonts w:ascii="Times New Roman" w:hAnsi="Times New Roman" w:cs="Times New Roman"/>
          <w:b/>
        </w:rPr>
        <w:t xml:space="preserve"> 2</w:t>
      </w:r>
      <w:r w:rsidRPr="001E0AB4">
        <w:rPr>
          <w:rFonts w:ascii="Times New Roman" w:hAnsi="Times New Roman" w:cs="Times New Roman"/>
        </w:rPr>
        <w:t>).</w:t>
      </w:r>
      <w:r w:rsidRPr="001E0AB4">
        <w:rPr>
          <w:rFonts w:ascii="Times New Roman" w:hAnsi="Times New Roman" w:cs="Times New Roman"/>
        </w:rPr>
        <w:fldChar w:fldCharType="begin">
          <w:fldData xml:space="preserve">PEVuZE5vdGU+PENpdGU+PEF1dGhvcj5TdGV3YXJ0PC9BdXRob3I+PFllYXI+MjAxNzwvWWVhcj48
UmVjTnVtPjQ1ODk8L1JlY051bT48RGlzcGxheVRleHQ+PHN0eWxlIGZhY2U9InN1cGVyc2NyaXB0
Ij4zLDQ8L3N0eWxlPjwvRGlzcGxheVRleHQ+PHJlY29yZD48cmVjLW51bWJlcj40NTg5PC9yZWMt
bnVtYmVyPjxmb3JlaWduLWtleXM+PGtleSBhcHA9IkVOIiBkYi1pZD0icjkwZTV3dnQ4cjlzcGRl
ejUwdDUyMnRwdzJ3OWFhZHZ0ZHZ2IiB0aW1lc3RhbXA9IjE0OTMyNjI4NTgiPjQ1ODk8L2tleT48
L2ZvcmVpZ24ta2V5cz48cmVmLXR5cGUgbmFtZT0iSm91cm5hbCBBcnRpY2xlIj4xNzwvcmVmLXR5
cGU+PGNvbnRyaWJ1dG9ycz48YXV0aG9ycz48YXV0aG9yPlN0ZXdhcnQsIEMuIEouPC9hdXRob3I+
PGF1dGhvcj5NYW5zYmFjaCwgSi4gTS48L2F1dGhvcj48YXV0aG9yPldvbmcsIE0uIEMuPC9hdXRo
b3I+PGF1dGhvcj5BamFtaSwgTi4gSi48L2F1dGhvcj48YXV0aG9yPlBldHJvc2lubywgSi4gRi48
L2F1dGhvcj48YXV0aG9yPkNhbWFyZ28gSnIsIEMuIEEuPC9hdXRob3I+PGF1dGhvcj5IYXNlZ2F3
YSwgSy48L2F1dGhvcj48L2F1dGhvcnM+PC9jb250cmlidXRvcnM+PHRpdGxlcz48dGl0bGU+QXNz
b2NpYXRpb25zIG9mIG5hc29waGFyeW5nZWFsIG1ldGFib2xvbWUgYW5kIG1pY3JvYmlvbWUgd2l0
aCBzZXZlcml0eSBhbW9uZyBpbmZhbnRzIHdpdGggYnJvbmNoaW9saXRpczogQSBtdWx0aS1vbWlj
IGFuYWx5c2lzPC90aXRsZT48c2Vjb25kYXJ5LXRpdGxlPkFtIEogUmVzcGlyIENyaXQgQ2FyZSBN
ZWQ8L3NlY29uZGFyeS10aXRsZT48L3RpdGxlcz48cGVyaW9kaWNhbD48ZnVsbC10aXRsZT5BbSBK
IFJlc3BpciBDcml0IENhcmUgTWVkPC9mdWxsLXRpdGxlPjwvcGVyaW9kaWNhbD48cGFnZXM+ODgy
LTg5MTwvcGFnZXM+PHZvbHVtZT4xOTY8L3ZvbHVtZT48bnVtYmVyPjc8L251bWJlcj48ZGF0ZXM+
PHllYXI+MjAxNzwveWVhcj48L2RhdGVzPjx1cmxzPjwvdXJscz48L3JlY29yZD48L0NpdGU+PENp
dGU+PEF1dGhvcj5IYXNlZ2F3YTwvQXV0aG9yPjxZZWFyPjIwMTY8L1llYXI+PFJlY051bT40MzQ1
PC9SZWNOdW0+PHJlY29yZD48cmVjLW51bWJlcj40MzQ1PC9yZWMtbnVtYmVyPjxmb3JlaWduLWtl
eXM+PGtleSBhcHA9IkVOIiBkYi1pZD0icjkwZTV3dnQ4cjlzcGRlejUwdDUyMnRwdzJ3OWFhZHZ0
ZHZ2IiB0aW1lc3RhbXA9IjE0NjM4NjY5NDYiPjQzNDU8L2tleT48L2ZvcmVpZ24ta2V5cz48cmVm
LXR5cGUgbmFtZT0iSm91cm5hbCBBcnRpY2xlIj4xNzwvcmVmLXR5cGU+PGNvbnRyaWJ1dG9ycz48
YXV0aG9ycz48YXV0aG9yPkhhc2VnYXdhLCBLLjwvYXV0aG9yPjxhdXRob3I+TWFuc2JhY2gsIEou
IE0uPC9hdXRob3I+PGF1dGhvcj5BamFtaSwgTi4gSi48L2F1dGhvcj48YXV0aG9yPkVzcGlub2xh
LCBKLiBBLjwvYXV0aG9yPjxhdXRob3I+SGVua2UsIEQuIE0uPC9hdXRob3I+PGF1dGhvcj5QZXRy
b3Npbm8sIEouIEYuPC9hdXRob3I+PGF1dGhvcj5QaWVkcmEsIFAuIEEuPC9hdXRob3I+PGF1dGhv
cj5TaGF3LCBDLiBBLjwvYXV0aG9yPjxhdXRob3I+U3VsbGl2YW4sIEEuIEYuPC9hdXRob3I+PGF1
dGhvcj5DYW1hcmdvIEpyLCBDLiBBLjwvYXV0aG9yPjwvYXV0aG9ycz48L2NvbnRyaWJ1dG9ycz48
dGl0bGVzPjx0aXRsZT5Bc3NvY2lhdGlvbiBvZiBuYXNvcGhhcnluZ2VhbCBtaWNyb2Jpb3RhIHBy
b2ZpbGVzIHdpdGggYnJvbmNoaW9saXRpcyBzZXZlcml0eSBpbiBpbmZhbnRzIGhvc3BpdGFsaXpl
ZCBmb3IgYnJvbmNoaW9saXRpczwvdGl0bGU+PHNlY29uZGFyeS10aXRsZT5FdXIgUmVzcGlyIEo8
L3NlY29uZGFyeS10aXRsZT48L3RpdGxlcz48cGVyaW9kaWNhbD48ZnVsbC10aXRsZT5FdXIgUmVz
cGlyIEo8L2Z1bGwtdGl0bGU+PC9wZXJpb2RpY2FsPjxwYWdlcz4xMzI5LTEzMzk8L3BhZ2VzPjx2
b2x1bWU+NDg8L3ZvbHVtZT48c2VjdGlvbj4xMzI5PC9zZWN0aW9uPjxkYXRlcz48eWVhcj4yMDE2
PC95ZWFyPjwvZGF0ZXM+PHVybHM+PC91cmxzPjwvcmVjb3JkPjwvQ2l0ZT48L0VuZE5vdGU+AG==
</w:fldData>
        </w:fldChar>
      </w:r>
      <w:r w:rsidRPr="001E0AB4">
        <w:rPr>
          <w:rFonts w:ascii="Times New Roman" w:hAnsi="Times New Roman" w:cs="Times New Roman"/>
        </w:rPr>
        <w:instrText xml:space="preserve"> ADDIN EN.CITE </w:instrText>
      </w:r>
      <w:r w:rsidRPr="001E0AB4">
        <w:rPr>
          <w:rFonts w:ascii="Times New Roman" w:hAnsi="Times New Roman" w:cs="Times New Roman"/>
        </w:rPr>
        <w:fldChar w:fldCharType="begin">
          <w:fldData xml:space="preserve">PEVuZE5vdGU+PENpdGU+PEF1dGhvcj5TdGV3YXJ0PC9BdXRob3I+PFllYXI+MjAxNzwvWWVhcj48
UmVjTnVtPjQ1ODk8L1JlY051bT48RGlzcGxheVRleHQ+PHN0eWxlIGZhY2U9InN1cGVyc2NyaXB0
Ij4zLDQ8L3N0eWxlPjwvRGlzcGxheVRleHQ+PHJlY29yZD48cmVjLW51bWJlcj40NTg5PC9yZWMt
bnVtYmVyPjxmb3JlaWduLWtleXM+PGtleSBhcHA9IkVOIiBkYi1pZD0icjkwZTV3dnQ4cjlzcGRl
ejUwdDUyMnRwdzJ3OWFhZHZ0ZHZ2IiB0aW1lc3RhbXA9IjE0OTMyNjI4NTgiPjQ1ODk8L2tleT48
L2ZvcmVpZ24ta2V5cz48cmVmLXR5cGUgbmFtZT0iSm91cm5hbCBBcnRpY2xlIj4xNzwvcmVmLXR5
cGU+PGNvbnRyaWJ1dG9ycz48YXV0aG9ycz48YXV0aG9yPlN0ZXdhcnQsIEMuIEouPC9hdXRob3I+
PGF1dGhvcj5NYW5zYmFjaCwgSi4gTS48L2F1dGhvcj48YXV0aG9yPldvbmcsIE0uIEMuPC9hdXRo
b3I+PGF1dGhvcj5BamFtaSwgTi4gSi48L2F1dGhvcj48YXV0aG9yPlBldHJvc2lubywgSi4gRi48
L2F1dGhvcj48YXV0aG9yPkNhbWFyZ28gSnIsIEMuIEEuPC9hdXRob3I+PGF1dGhvcj5IYXNlZ2F3
YSwgSy48L2F1dGhvcj48L2F1dGhvcnM+PC9jb250cmlidXRvcnM+PHRpdGxlcz48dGl0bGU+QXNz
b2NpYXRpb25zIG9mIG5hc29waGFyeW5nZWFsIG1ldGFib2xvbWUgYW5kIG1pY3JvYmlvbWUgd2l0
aCBzZXZlcml0eSBhbW9uZyBpbmZhbnRzIHdpdGggYnJvbmNoaW9saXRpczogQSBtdWx0aS1vbWlj
IGFuYWx5c2lzPC90aXRsZT48c2Vjb25kYXJ5LXRpdGxlPkFtIEogUmVzcGlyIENyaXQgQ2FyZSBN
ZWQ8L3NlY29uZGFyeS10aXRsZT48L3RpdGxlcz48cGVyaW9kaWNhbD48ZnVsbC10aXRsZT5BbSBK
IFJlc3BpciBDcml0IENhcmUgTWVkPC9mdWxsLXRpdGxlPjwvcGVyaW9kaWNhbD48cGFnZXM+ODgy
LTg5MTwvcGFnZXM+PHZvbHVtZT4xOTY8L3ZvbHVtZT48bnVtYmVyPjc8L251bWJlcj48ZGF0ZXM+
PHllYXI+MjAxNzwveWVhcj48L2RhdGVzPjx1cmxzPjwvdXJscz48L3JlY29yZD48L0NpdGU+PENp
dGU+PEF1dGhvcj5IYXNlZ2F3YTwvQXV0aG9yPjxZZWFyPjIwMTY8L1llYXI+PFJlY051bT40MzQ1
PC9SZWNOdW0+PHJlY29yZD48cmVjLW51bWJlcj40MzQ1PC9yZWMtbnVtYmVyPjxmb3JlaWduLWtl
eXM+PGtleSBhcHA9IkVOIiBkYi1pZD0icjkwZTV3dnQ4cjlzcGRlejUwdDUyMnRwdzJ3OWFhZHZ0
ZHZ2IiB0aW1lc3RhbXA9IjE0NjM4NjY5NDYiPjQzNDU8L2tleT48L2ZvcmVpZ24ta2V5cz48cmVm
LXR5cGUgbmFtZT0iSm91cm5hbCBBcnRpY2xlIj4xNzwvcmVmLXR5cGU+PGNvbnRyaWJ1dG9ycz48
YXV0aG9ycz48YXV0aG9yPkhhc2VnYXdhLCBLLjwvYXV0aG9yPjxhdXRob3I+TWFuc2JhY2gsIEou
IE0uPC9hdXRob3I+PGF1dGhvcj5BamFtaSwgTi4gSi48L2F1dGhvcj48YXV0aG9yPkVzcGlub2xh
LCBKLiBBLjwvYXV0aG9yPjxhdXRob3I+SGVua2UsIEQuIE0uPC9hdXRob3I+PGF1dGhvcj5QZXRy
b3Npbm8sIEouIEYuPC9hdXRob3I+PGF1dGhvcj5QaWVkcmEsIFAuIEEuPC9hdXRob3I+PGF1dGhv
cj5TaGF3LCBDLiBBLjwvYXV0aG9yPjxhdXRob3I+U3VsbGl2YW4sIEEuIEYuPC9hdXRob3I+PGF1
dGhvcj5DYW1hcmdvIEpyLCBDLiBBLjwvYXV0aG9yPjwvYXV0aG9ycz48L2NvbnRyaWJ1dG9ycz48
dGl0bGVzPjx0aXRsZT5Bc3NvY2lhdGlvbiBvZiBuYXNvcGhhcnluZ2VhbCBtaWNyb2Jpb3RhIHBy
b2ZpbGVzIHdpdGggYnJvbmNoaW9saXRpcyBzZXZlcml0eSBpbiBpbmZhbnRzIGhvc3BpdGFsaXpl
ZCBmb3IgYnJvbmNoaW9saXRpczwvdGl0bGU+PHNlY29uZGFyeS10aXRsZT5FdXIgUmVzcGlyIEo8
L3NlY29uZGFyeS10aXRsZT48L3RpdGxlcz48cGVyaW9kaWNhbD48ZnVsbC10aXRsZT5FdXIgUmVz
cGlyIEo8L2Z1bGwtdGl0bGU+PC9wZXJpb2RpY2FsPjxwYWdlcz4xMzI5LTEzMzk8L3BhZ2VzPjx2
b2x1bWU+NDg8L3ZvbHVtZT48c2VjdGlvbj4xMzI5PC9zZWN0aW9uPjxkYXRlcz48eWVhcj4yMDE2
PC95ZWFyPjwvZGF0ZXM+PHVybHM+PC91cmxzPjwvcmVjb3JkPjwvQ2l0ZT48L0VuZE5vdGU+AG==
</w:fldData>
        </w:fldChar>
      </w:r>
      <w:r w:rsidRPr="001E0AB4">
        <w:rPr>
          <w:rFonts w:ascii="Times New Roman" w:hAnsi="Times New Roman" w:cs="Times New Roman"/>
        </w:rPr>
        <w:instrText xml:space="preserve"> ADDIN EN.CITE.DATA </w:instrText>
      </w:r>
      <w:r w:rsidRPr="001E0AB4">
        <w:rPr>
          <w:rFonts w:ascii="Times New Roman" w:hAnsi="Times New Roman" w:cs="Times New Roman"/>
        </w:rPr>
      </w:r>
      <w:r w:rsidRPr="001E0AB4">
        <w:rPr>
          <w:rFonts w:ascii="Times New Roman" w:hAnsi="Times New Roman" w:cs="Times New Roman"/>
        </w:rPr>
        <w:fldChar w:fldCharType="end"/>
      </w:r>
      <w:r w:rsidRPr="001E0AB4">
        <w:rPr>
          <w:rFonts w:ascii="Times New Roman" w:hAnsi="Times New Roman" w:cs="Times New Roman"/>
        </w:rPr>
      </w:r>
      <w:r w:rsidRPr="001E0AB4">
        <w:rPr>
          <w:rFonts w:ascii="Times New Roman" w:hAnsi="Times New Roman" w:cs="Times New Roman"/>
        </w:rPr>
        <w:fldChar w:fldCharType="separate"/>
      </w:r>
      <w:r w:rsidRPr="001E0AB4">
        <w:rPr>
          <w:rFonts w:ascii="Times New Roman" w:hAnsi="Times New Roman" w:cs="Times New Roman"/>
          <w:noProof/>
          <w:vertAlign w:val="superscript"/>
        </w:rPr>
        <w:t>3,4</w:t>
      </w:r>
      <w:r w:rsidRPr="001E0AB4">
        <w:rPr>
          <w:rFonts w:ascii="Times New Roman" w:hAnsi="Times New Roman" w:cs="Times New Roman"/>
        </w:rPr>
        <w:fldChar w:fldCharType="end"/>
      </w:r>
      <w:r w:rsidRPr="001E0AB4">
        <w:rPr>
          <w:rFonts w:ascii="Times New Roman" w:hAnsi="Times New Roman" w:cs="Times New Roman"/>
        </w:rPr>
        <w:t xml:space="preserve"> Using the similar standardized protocol as the MARC-30 study, </w:t>
      </w:r>
      <w:r w:rsidRPr="001E0AB4">
        <w:rPr>
          <w:rFonts w:ascii="Times New Roman" w:hAnsi="Times New Roman" w:cs="Times New Roman"/>
          <w:lang w:eastAsia="ja-JP"/>
        </w:rPr>
        <w:t xml:space="preserve">MARC-35 </w:t>
      </w:r>
      <w:r w:rsidRPr="001E0AB4">
        <w:rPr>
          <w:rFonts w:ascii="Times New Roman" w:hAnsi="Times New Roman" w:cs="Times New Roman"/>
        </w:rPr>
        <w:lastRenderedPageBreak/>
        <w:t xml:space="preserve">enrolled infants (aged &lt;1 year) hospitalized with an attending physician diagnosis of bronchiolitis during three consecutive bronchiolitis season (from November 1 to April 30) in 2011-2014. Unlike MARC-30, MARC-35 had no over-representation of ICU cases. The study excluded infants who were transferred to a participating hospital &gt;24 hours after the original hospitalization, those who were consented &gt;24 hours after hospitalization, or those with known heart-lung disease, immunodeficiency, immunosuppression, or gestational age &lt;32 weeks. In both studies, all patients were treated at the discretion of the treating physician. The institutional review board at each of the participating hospitals approved the studies. Written informed consent was obtained from the parent or guardian. </w:t>
      </w:r>
    </w:p>
    <w:p w:rsidR="00B40B97" w:rsidRPr="001E0AB4" w:rsidRDefault="00B40B97" w:rsidP="00B40B97">
      <w:pPr>
        <w:tabs>
          <w:tab w:val="num" w:pos="0"/>
        </w:tabs>
        <w:spacing w:line="480" w:lineRule="auto"/>
        <w:rPr>
          <w:rFonts w:ascii="Times New Roman" w:hAnsi="Times New Roman" w:cs="Times New Roman"/>
          <w:i/>
          <w:color w:val="000000"/>
        </w:rPr>
      </w:pPr>
    </w:p>
    <w:p w:rsidR="00B40B97" w:rsidRPr="001E0AB4" w:rsidRDefault="00B40B97" w:rsidP="00B40B97">
      <w:pPr>
        <w:spacing w:line="480" w:lineRule="auto"/>
        <w:rPr>
          <w:rFonts w:ascii="Times New Roman" w:hAnsi="Times New Roman" w:cs="Times New Roman"/>
          <w:b/>
        </w:rPr>
      </w:pPr>
      <w:r w:rsidRPr="001E0AB4">
        <w:rPr>
          <w:rFonts w:ascii="Times New Roman" w:hAnsi="Times New Roman" w:cs="Times New Roman"/>
          <w:b/>
          <w:iCs/>
        </w:rPr>
        <w:t>Data Collection and Measurement</w:t>
      </w:r>
    </w:p>
    <w:p w:rsidR="00B40B97" w:rsidRPr="001E0AB4" w:rsidRDefault="00B40B97" w:rsidP="00B40B97">
      <w:pPr>
        <w:pStyle w:val="Default"/>
        <w:spacing w:line="480" w:lineRule="auto"/>
        <w:rPr>
          <w:rFonts w:ascii="Times New Roman" w:hAnsi="Times New Roman" w:cs="Times New Roman"/>
        </w:rPr>
      </w:pPr>
      <w:r w:rsidRPr="001E0AB4">
        <w:rPr>
          <w:rFonts w:ascii="Times New Roman" w:hAnsi="Times New Roman" w:cs="Times New Roman"/>
        </w:rPr>
        <w:tab/>
        <w:t xml:space="preserve">Investigators conducted structured interview and medical record review that measured patient characteristics and clinical data, such as in-hospital management and disposition. All data were reviewed at the </w:t>
      </w:r>
      <w:proofErr w:type="spellStart"/>
      <w:r w:rsidRPr="001E0AB4">
        <w:rPr>
          <w:rFonts w:ascii="Times New Roman" w:hAnsi="Times New Roman" w:cs="Times New Roman"/>
        </w:rPr>
        <w:t>EMNet</w:t>
      </w:r>
      <w:proofErr w:type="spellEnd"/>
      <w:r w:rsidRPr="001E0AB4">
        <w:rPr>
          <w:rFonts w:ascii="Times New Roman" w:hAnsi="Times New Roman" w:cs="Times New Roman"/>
        </w:rPr>
        <w:t xml:space="preserve"> Coordinating Center (Boston, MA, USA), and site investigators were queried about missing data and discrepancies identified by manual data checks. </w:t>
      </w:r>
    </w:p>
    <w:p w:rsidR="00B40B97" w:rsidRPr="001E0AB4" w:rsidRDefault="00B40B97" w:rsidP="00B40B97">
      <w:pPr>
        <w:pStyle w:val="Default"/>
        <w:spacing w:line="480" w:lineRule="auto"/>
        <w:rPr>
          <w:rFonts w:ascii="Times New Roman" w:hAnsi="Times New Roman" w:cs="Times New Roman"/>
        </w:rPr>
      </w:pPr>
      <w:r w:rsidRPr="001E0AB4">
        <w:rPr>
          <w:rFonts w:ascii="Times New Roman" w:hAnsi="Times New Roman" w:cs="Times New Roman"/>
        </w:rPr>
        <w:tab/>
        <w:t>In addition to the clinical data, investigators collected nasopharyngeal aspirates within 24 hours of hospitalization by using a standardized protocol.</w:t>
      </w:r>
      <w:r w:rsidRPr="001E0AB4">
        <w:rPr>
          <w:rFonts w:ascii="Times New Roman" w:hAnsi="Times New Roman" w:cs="Times New Roman"/>
        </w:rPr>
        <w:fldChar w:fldCharType="begin">
          <w:fldData xml:space="preserve">PEVuZE5vdGU+PENpdGU+PEF1dGhvcj5IYXNlZ2F3YTwvQXV0aG9yPjxZZWFyPjIwMTU8L1llYXI+
PFJlY051bT4zNjY5PC9SZWNOdW0+PERpc3BsYXlUZXh0PjxzdHlsZSBmYWNlPSJzdXBlcnNjcmlw
dCI+MS00PC9zdHlsZT48L0Rpc3BsYXlUZXh0PjxyZWNvcmQ+PHJlYy1udW1iZXI+MzY2OTwvcmVj
LW51bWJlcj48Zm9yZWlnbi1rZXlzPjxrZXkgYXBwPSJFTiIgZGItaWQ9InI5MGU1d3Z0OHI5c3Bk
ZXo1MHQ1MjJ0cHcydzlhYWR2dGR2diIgdGltZXN0YW1wPSIxNDE3MDk2MTU2Ij4zNjY5PC9rZXk+
PC9mb3JlaWduLWtleXM+PHJlZi10eXBlIG5hbWU9IkpvdXJuYWwgQXJ0aWNsZSI+MTc8L3JlZi10
eXBlPjxjb250cmlidXRvcnM+PGF1dGhvcnM+PGF1dGhvcj5IYXNlZ2F3YSwgSy48L2F1dGhvcj48
YXV0aG9yPkphcnR0aSwgVC48L2F1dGhvcj48YXV0aG9yPk1hbnNiYWNoLCBKLiBNLjwvYXV0aG9y
PjxhdXRob3I+TGFoYW0sIEYuIFIuPC9hdXRob3I+PGF1dGhvcj5KZXdlbGwsIEEuIE0uPC9hdXRo
b3I+PGF1dGhvcj5Fc3Bpbm9sYSwgSi4gQS48L2F1dGhvcj48YXV0aG9yPlBpZWRyYSwgUC4gQS48
L2F1dGhvcj48YXV0aG9yPkNhbWFyZ28sIEMuIEEuPC9hdXRob3I+PC9hdXRob3JzPjwvY29udHJp
YnV0b3JzPjxhdXRoLWFkZHJlc3M+RGVwYXJ0bWVudCBvZiBFbWVyZ2VuY3kgTWVkaWNpbmUsIE1h
c3NhY2h1c2V0dHMgR2VuZXJhbCBIb3NwaXRhbCwgSGFydmFyZCBNZWRpY2FsIFNjaG9vbCwgQm9z
dG9uLCBNYXNzYWNodXNldHRzLCBVbml0ZWQgU3RhdGVzLiYjeEQ7RGVwYXJ0bWVudCBvZiBQZWRp
YXRyaWNzLCBUdXJrdSBVbml2ZXJzaXR5IEhvc3BpdGFsLCBUdXJrdSwgRmlubGFuZC4mI3hEO0Rl
cGFydG1lbnQgb2YgTWVkaWNpbmUsIEJvc3RvbiBDaGlsZHJlbiZhcG9zO3MgSG9zcGl0YWwsIEJv
c3RvbiwgTWFzc2FjaHVzZXR0cywgVW5pdGVkIFN0YXRlcy4mI3hEO0RlcGFydG1lbnQgb2YgSW5m
ZWN0aW91cyBEaXNlYXNlLCBBcm5vbGQgUGFsbWVyIEhvc3BpdGFsIGZvciBDaGlsZHJlbiwgT3Js
YW5kbywgRkwuJiN4RDtEZXBhcnRtZW50IG9mIE1vbGVjdWxhciBWaXJvbG9neSBhbmQgTWljcm9i
aW9sb2d5IGFuZCBQZWRpYXRyaWNzLCBCYXlsb3IgQ29sbGVnZSBvZiBNZWRpY2luZSwgSG91c3Rv
biwgVGV4YXMsIFVuaXRlZCBTdGF0ZXMuPC9hdXRoLWFkZHJlc3M+PHRpdGxlcz48dGl0bGU+UmVz
cGlyYXRvcnkgc3luY3l0aWFsIHZpcnVzIGdlbm9taWMgbG9hZCBhbmQgZGlzZWFzZSBzZXZlcml0
eSBhbW9uZyBjaGlsZHJlbiBob3NwaXRhbGl6ZWQgd2l0aCBicm9uY2hpb2xpdGlzOiBNdWx0aWNl
bnRlciBjb2hvcnQgc3R1ZGllcyBpbiB0aGUgVVMgYW5kIEZpbmxhbmQ8L3RpdGxlPjxzZWNvbmRh
cnktdGl0bGU+SiBJbmZlY3QgRGlzPC9zZWNvbmRhcnktdGl0bGU+PGFsdC10aXRsZT5UaGUgSm91
cm5hbCBvZiBpbmZlY3Rpb3VzIGRpc2Vhc2VzPC9hbHQtdGl0bGU+PC90aXRsZXM+PHBlcmlvZGlj
YWw+PGZ1bGwtdGl0bGU+SiBJbmZlY3QgRGlzPC9mdWxsLXRpdGxlPjxhYmJyLTE+VGhlIEpvdXJu
YWwgb2YgaW5mZWN0aW91cyBkaXNlYXNlczwvYWJici0xPjwvcGVyaW9kaWNhbD48YWx0LXBlcmlv
ZGljYWw+PGZ1bGwtdGl0bGU+SiBJbmZlY3QgRGlzPC9mdWxsLXRpdGxlPjxhYmJyLTE+VGhlIEpv
dXJuYWwgb2YgaW5mZWN0aW91cyBkaXNlYXNlczwvYWJici0xPjwvYWx0LXBlcmlvZGljYWw+PHBh
Z2VzPjE1NTAtOTwvcGFnZXM+PHZvbHVtZT4yMTE8L3ZvbHVtZT48bnVtYmVyPjEwPC9udW1iZXI+
PGRhdGVzPjx5ZWFyPjIwMTU8L3llYXI+PHB1Yi1kYXRlcz48ZGF0ZT5Ob3YgMjU8L2RhdGU+PC9w
dWItZGF0ZXM+PC9kYXRlcz48aXNibj4xNTM3LTY2MTMgKEVsZWN0cm9uaWMpJiN4RDswMDIyLTE4
OTkgKExpbmtpbmcpPC9pc2JuPjxhY2Nlc3Npb24tbnVtPjI1NDI1Njk5PC9hY2Nlc3Npb24tbnVt
Pjx1cmxzPjxyZWxhdGVkLXVybHM+PHVybD5odHRwOi8vd3d3Lm5jYmkubmxtLm5paC5nb3YvcHVi
bWVkLzI1NDI1Njk5PC91cmw+PC9yZWxhdGVkLXVybHM+PC91cmxzPjxlbGVjdHJvbmljLXJlc291
cmNlLW51bT4xMC4xMDkzL2luZmRpcy9qaXU2NTg8L2VsZWN0cm9uaWMtcmVzb3VyY2UtbnVtPjwv
cmVjb3JkPjwvQ2l0ZT48Q2l0ZT48QXV0aG9yPlN0ZXdhcnQ8L0F1dGhvcj48WWVhcj4yMDE3PC9Z
ZWFyPjxSZWNOdW0+NDU4OTwvUmVjTnVtPjxyZWNvcmQ+PHJlYy1udW1iZXI+NDU4OTwvcmVjLW51
bWJlcj48Zm9yZWlnbi1rZXlzPjxrZXkgYXBwPSJFTiIgZGItaWQ9InI5MGU1d3Z0OHI5c3BkZXo1
MHQ1MjJ0cHcydzlhYWR2dGR2diIgdGltZXN0YW1wPSIxNDkzMjYyODU4Ij40NTg5PC9rZXk+PC9m
b3JlaWduLWtleXM+PHJlZi10eXBlIG5hbWU9IkpvdXJuYWwgQXJ0aWNsZSI+MTc8L3JlZi10eXBl
Pjxjb250cmlidXRvcnM+PGF1dGhvcnM+PGF1dGhvcj5TdGV3YXJ0LCBDLiBKLjwvYXV0aG9yPjxh
dXRob3I+TWFuc2JhY2gsIEouIE0uPC9hdXRob3I+PGF1dGhvcj5Xb25nLCBNLiBDLjwvYXV0aG9y
PjxhdXRob3I+QWphbWksIE4uIEouPC9hdXRob3I+PGF1dGhvcj5QZXRyb3Npbm8sIEouIEYuPC9h
dXRob3I+PGF1dGhvcj5DYW1hcmdvIEpyLCBDLiBBLjwvYXV0aG9yPjxhdXRob3I+SGFzZWdhd2Es
IEsuPC9hdXRob3I+PC9hdXRob3JzPjwvY29udHJpYnV0b3JzPjx0aXRsZXM+PHRpdGxlPkFzc29j
aWF0aW9ucyBvZiBuYXNvcGhhcnluZ2VhbCBtZXRhYm9sb21lIGFuZCBtaWNyb2Jpb21lIHdpdGgg
c2V2ZXJpdHkgYW1vbmcgaW5mYW50cyB3aXRoIGJyb25jaGlvbGl0aXM6IEEgbXVsdGktb21pYyBh
bmFseXNpczwvdGl0bGU+PHNlY29uZGFyeS10aXRsZT5BbSBKIFJlc3BpciBDcml0IENhcmUgTWVk
PC9zZWNvbmRhcnktdGl0bGU+PC90aXRsZXM+PHBlcmlvZGljYWw+PGZ1bGwtdGl0bGU+QW0gSiBS
ZXNwaXIgQ3JpdCBDYXJlIE1lZDwvZnVsbC10aXRsZT48L3BlcmlvZGljYWw+PHBhZ2VzPjg4Mi04
OTE8L3BhZ2VzPjx2b2x1bWU+MTk2PC92b2x1bWU+PG51bWJlcj43PC9udW1iZXI+PGRhdGVzPjx5
ZWFyPjIwMTc8L3llYXI+PC9kYXRlcz48dXJscz48L3VybHM+PC9yZWNvcmQ+PC9DaXRlPjxDaXRl
PjxBdXRob3I+SGFzZWdhd2E8L0F1dGhvcj48WWVhcj4yMDE2PC9ZZWFyPjxSZWNOdW0+NDM0NTwv
UmVjTnVtPjxyZWNvcmQ+PHJlYy1udW1iZXI+NDM0NTwvcmVjLW51bWJlcj48Zm9yZWlnbi1rZXlz
PjxrZXkgYXBwPSJFTiIgZGItaWQ9InI5MGU1d3Z0OHI5c3BkZXo1MHQ1MjJ0cHcydzlhYWR2dGR2
diIgdGltZXN0YW1wPSIxNDYzODY2OTQ2Ij40MzQ1PC9rZXk+PC9mb3JlaWduLWtleXM+PHJlZi10
eXBlIG5hbWU9IkpvdXJuYWwgQXJ0aWNsZSI+MTc8L3JlZi10eXBlPjxjb250cmlidXRvcnM+PGF1
dGhvcnM+PGF1dGhvcj5IYXNlZ2F3YSwgSy48L2F1dGhvcj48YXV0aG9yPk1hbnNiYWNoLCBKLiBN
LjwvYXV0aG9yPjxhdXRob3I+QWphbWksIE4uIEouPC9hdXRob3I+PGF1dGhvcj5Fc3Bpbm9sYSwg
Si4gQS48L2F1dGhvcj48YXV0aG9yPkhlbmtlLCBELiBNLjwvYXV0aG9yPjxhdXRob3I+UGV0cm9z
aW5vLCBKLiBGLjwvYXV0aG9yPjxhdXRob3I+UGllZHJhLCBQLiBBLjwvYXV0aG9yPjxhdXRob3I+
U2hhdywgQy4gQS48L2F1dGhvcj48YXV0aG9yPlN1bGxpdmFuLCBBLiBGLjwvYXV0aG9yPjxhdXRo
b3I+Q2FtYXJnbyBKciwgQy4gQS48L2F1dGhvcj48L2F1dGhvcnM+PC9jb250cmlidXRvcnM+PHRp
dGxlcz48dGl0bGU+QXNzb2NpYXRpb24gb2YgbmFzb3BoYXJ5bmdlYWwgbWljcm9iaW90YSBwcm9m
aWxlcyB3aXRoIGJyb25jaGlvbGl0aXMgc2V2ZXJpdHkgaW4gaW5mYW50cyBob3NwaXRhbGl6ZWQg
Zm9yIGJyb25jaGlvbGl0aXM8L3RpdGxlPjxzZWNvbmRhcnktdGl0bGU+RXVyIFJlc3BpciBKPC9z
ZWNvbmRhcnktdGl0bGU+PC90aXRsZXM+PHBlcmlvZGljYWw+PGZ1bGwtdGl0bGU+RXVyIFJlc3Bp
ciBKPC9mdWxsLXRpdGxlPjwvcGVyaW9kaWNhbD48cGFnZXM+MTMyOS0xMzM5PC9wYWdlcz48dm9s
dW1lPjQ4PC92b2x1bWU+PHNlY3Rpb24+MTMyOTwvc2VjdGlvbj48ZGF0ZXM+PHllYXI+MjAxNjwv
eWVhcj48L2RhdGVzPjx1cmxzPjwvdXJscz48L3JlY29yZD48L0NpdGU+PENpdGU+PEF1dGhvcj5N
YW5zYmFjaDwvQXV0aG9yPjxZZWFyPjIwMTI8L1llYXI+PFJlY051bT4yODExPC9SZWNOdW0+PHJl
Y29yZD48cmVjLW51bWJlcj4yODExPC9yZWMtbnVtYmVyPjxmb3JlaWduLWtleXM+PGtleSBhcHA9
IkVOIiBkYi1pZD0icjkwZTV3dnQ4cjlzcGRlejUwdDUyMnRwdzJ3OWFhZHZ0ZHZ2IiB0aW1lc3Rh
bXA9IjEzNjkyMDQ4NDMiPjI4MTE8L2tleT48L2ZvcmVpZ24ta2V5cz48cmVmLXR5cGUgbmFtZT0i
Sm91cm5hbCBBcnRpY2xlIj4xNzwvcmVmLXR5cGU+PGNvbnRyaWJ1dG9ycz48YXV0aG9ycz48YXV0
aG9yPk1hbnNiYWNoLCBKLiBNLjwvYXV0aG9yPjxhdXRob3I+UGllZHJhLCBQLiBBLjwvYXV0aG9y
PjxhdXRob3I+VGVhY2gsIFMuIEouPC9hdXRob3I+PGF1dGhvcj5TdWxsaXZhbiwgQS4gRi48L2F1
dGhvcj48YXV0aG9yPkZvcmdleSwgVC48L2F1dGhvcj48YXV0aG9yPkNsYXJrLCBTLjwvYXV0aG9y
PjxhdXRob3I+RXNwaW5vbGEsIEouIEEuPC9hdXRob3I+PGF1dGhvcj5DYW1hcmdvLCBDLiBBLiwg
SnIuPC9hdXRob3I+PGF1dGhvcj5NYXJjLSBJbnZlc3RpZ2F0b3JzPC9hdXRob3I+PC9hdXRob3Jz
PjwvY29udHJpYnV0b3JzPjxhdXRoLWFkZHJlc3M+RGVwYXJ0bWVudCBvZiBNZWRpY2luZSwgQ2hp
bGRyZW4mYXBvcztzIEhvc3BpdGFsIEJvc3RvbiwgQm9zdG9uIDAyMTE1LCBVU0EuIGpvbmF0aGFu
Lm1hbnNiYWNoQGNoaWxkcmVucy5oYXJ2YXJkLmVkdTwvYXV0aC1hZGRyZXNzPjx0aXRsZXM+PHRp
dGxlPlByb3NwZWN0aXZlIG11bHRpY2VudGVyIHN0dWR5IG9mIHZpcmFsIGV0aW9sb2d5IGFuZCBo
b3NwaXRhbCBsZW5ndGggb2Ygc3RheSBpbiBjaGlsZHJlbiB3aXRoIHNldmVyZSBicm9uY2hpb2xp
dGlzPC90aXRsZT48c2Vjb25kYXJ5LXRpdGxlPkFyY2ggUGVkaWF0ciBBZG9sZXNjIE1lZDwvc2Vj
b25kYXJ5LXRpdGxlPjxhbHQtdGl0bGU+QXJjaGl2ZXMgb2YgcGVkaWF0cmljcyAmYW1wOyBhZG9s
ZXNjZW50IG1lZGljaW5lPC9hbHQtdGl0bGU+PC90aXRsZXM+PHBlcmlvZGljYWw+PGZ1bGwtdGl0
bGU+QXJjaCBQZWRpYXRyIEFkb2xlc2MgTWVkPC9mdWxsLXRpdGxlPjwvcGVyaW9kaWNhbD48cGFn
ZXM+NzAwLTY8L3BhZ2VzPjx2b2x1bWU+MTY2PC92b2x1bWU+PG51bWJlcj44PC9udW1iZXI+PGtl
eXdvcmRzPjxrZXl3b3JkPkJyb25jaGlvbGl0aXMvbWljcm9iaW9sb2d5L3Zpcm9sb2d5PC9rZXl3
b3JkPjxrZXl3b3JkPkJyb25jaGlvbGl0aXMsIFZpcmFsLyp2aXJvbG9neTwva2V5d29yZD48a2V5
d29yZD5GZW1hbGU8L2tleXdvcmQ+PGtleXdvcmQ+SG9zcGl0YWxpemF0aW9uLypzdGF0aXN0aWNz
ICZhbXA7IG51bWVyaWNhbCBkYXRhPC9rZXl3b3JkPjxrZXl3b3JkPkh1bWFuczwva2V5d29yZD48
a2V5d29yZD5JbmNpZGVuY2U8L2tleXdvcmQ+PGtleXdvcmQ+SW5mYW50PC9rZXl3b3JkPjxrZXl3
b3JkPkluZmFudCwgTmV3Ym9ybjwva2V5d29yZD48a2V5d29yZD5MZW5ndGggb2YgU3RheS8qc3Rh
dGlzdGljcyAmYW1wOyBudW1lcmljYWwgZGF0YTwva2V5d29yZD48a2V5d29yZD5NYWxlPC9rZXl3
b3JkPjxrZXl3b3JkPlBvbHltZXJhc2UgQ2hhaW4gUmVhY3Rpb248L2tleXdvcmQ+PGtleXdvcmQ+
UHJvc3BlY3RpdmUgU3R1ZGllczwva2V5d29yZD48a2V5d29yZD5SZXNwaXJhdG9yeSBTeW5jeXRp
YWwgVmlydXMgSW5mZWN0aW9uczwva2V5d29yZD48a2V5d29yZD5SZXNwaXJhdG9yeSBTeW5jeXRp
YWwgVmlydXNlcy8qaXNvbGF0aW9uICZhbXA7IHB1cmlmaWNhdGlvbjwva2V5d29yZD48a2V5d29y
ZD5SaGlub3ZpcnVzLyppc29sYXRpb24gJmFtcDsgcHVyaWZpY2F0aW9uPC9rZXl3b3JkPjxrZXl3
b3JkPlVuaXRlZCBTdGF0ZXM8L2tleXdvcmQ+PC9rZXl3b3Jkcz48ZGF0ZXM+PHllYXI+MjAxMjwv
eWVhcj48cHViLWRhdGVzPjxkYXRlPkF1ZzwvZGF0ZT48L3B1Yi1kYXRlcz48L2RhdGVzPjxpc2Ju
PjE1MzgtMzYyOCAoRWxlY3Ryb25pYykmI3hEOzEwNzItNDcxMCAoTGlua2luZyk8L2lzYm4+PGFj
Y2Vzc2lvbi1udW0+MjI0NzM4ODI8L2FjY2Vzc2lvbi1udW0+PHVybHM+PHJlbGF0ZWQtdXJscz48
dXJsPmh0dHA6Ly93d3cubmNiaS5ubG0ubmloLmdvdi9wdWJtZWQvMjI0NzM4ODI8L3VybD48L3Jl
bGF0ZWQtdXJscz48L3VybHM+PGN1c3RvbTI+MzM5NDkwMjwvY3VzdG9tMj48ZWxlY3Ryb25pYy1y
ZXNvdXJjZS1udW0+MTAuMTAwMS9hcmNocGVkaWF0cmljcy4yMDExLjE2Njk8L2VsZWN0cm9uaWMt
cmVzb3VyY2UtbnVtPjwvcmVjb3JkPjwvQ2l0ZT48L0VuZE5vdGU+
</w:fldData>
        </w:fldChar>
      </w:r>
      <w:r w:rsidRPr="001E0AB4">
        <w:rPr>
          <w:rFonts w:ascii="Times New Roman" w:hAnsi="Times New Roman" w:cs="Times New Roman"/>
        </w:rPr>
        <w:instrText xml:space="preserve"> ADDIN EN.CITE </w:instrText>
      </w:r>
      <w:r w:rsidRPr="001E0AB4">
        <w:rPr>
          <w:rFonts w:ascii="Times New Roman" w:hAnsi="Times New Roman" w:cs="Times New Roman"/>
        </w:rPr>
        <w:fldChar w:fldCharType="begin">
          <w:fldData xml:space="preserve">PEVuZE5vdGU+PENpdGU+PEF1dGhvcj5IYXNlZ2F3YTwvQXV0aG9yPjxZZWFyPjIwMTU8L1llYXI+
PFJlY051bT4zNjY5PC9SZWNOdW0+PERpc3BsYXlUZXh0PjxzdHlsZSBmYWNlPSJzdXBlcnNjcmlw
dCI+MS00PC9zdHlsZT48L0Rpc3BsYXlUZXh0PjxyZWNvcmQ+PHJlYy1udW1iZXI+MzY2OTwvcmVj
LW51bWJlcj48Zm9yZWlnbi1rZXlzPjxrZXkgYXBwPSJFTiIgZGItaWQ9InI5MGU1d3Z0OHI5c3Bk
ZXo1MHQ1MjJ0cHcydzlhYWR2dGR2diIgdGltZXN0YW1wPSIxNDE3MDk2MTU2Ij4zNjY5PC9rZXk+
PC9mb3JlaWduLWtleXM+PHJlZi10eXBlIG5hbWU9IkpvdXJuYWwgQXJ0aWNsZSI+MTc8L3JlZi10
eXBlPjxjb250cmlidXRvcnM+PGF1dGhvcnM+PGF1dGhvcj5IYXNlZ2F3YSwgSy48L2F1dGhvcj48
YXV0aG9yPkphcnR0aSwgVC48L2F1dGhvcj48YXV0aG9yPk1hbnNiYWNoLCBKLiBNLjwvYXV0aG9y
PjxhdXRob3I+TGFoYW0sIEYuIFIuPC9hdXRob3I+PGF1dGhvcj5KZXdlbGwsIEEuIE0uPC9hdXRo
b3I+PGF1dGhvcj5Fc3Bpbm9sYSwgSi4gQS48L2F1dGhvcj48YXV0aG9yPlBpZWRyYSwgUC4gQS48
L2F1dGhvcj48YXV0aG9yPkNhbWFyZ28sIEMuIEEuPC9hdXRob3I+PC9hdXRob3JzPjwvY29udHJp
YnV0b3JzPjxhdXRoLWFkZHJlc3M+RGVwYXJ0bWVudCBvZiBFbWVyZ2VuY3kgTWVkaWNpbmUsIE1h
c3NhY2h1c2V0dHMgR2VuZXJhbCBIb3NwaXRhbCwgSGFydmFyZCBNZWRpY2FsIFNjaG9vbCwgQm9z
dG9uLCBNYXNzYWNodXNldHRzLCBVbml0ZWQgU3RhdGVzLiYjeEQ7RGVwYXJ0bWVudCBvZiBQZWRp
YXRyaWNzLCBUdXJrdSBVbml2ZXJzaXR5IEhvc3BpdGFsLCBUdXJrdSwgRmlubGFuZC4mI3hEO0Rl
cGFydG1lbnQgb2YgTWVkaWNpbmUsIEJvc3RvbiBDaGlsZHJlbiZhcG9zO3MgSG9zcGl0YWwsIEJv
c3RvbiwgTWFzc2FjaHVzZXR0cywgVW5pdGVkIFN0YXRlcy4mI3hEO0RlcGFydG1lbnQgb2YgSW5m
ZWN0aW91cyBEaXNlYXNlLCBBcm5vbGQgUGFsbWVyIEhvc3BpdGFsIGZvciBDaGlsZHJlbiwgT3Js
YW5kbywgRkwuJiN4RDtEZXBhcnRtZW50IG9mIE1vbGVjdWxhciBWaXJvbG9neSBhbmQgTWljcm9i
aW9sb2d5IGFuZCBQZWRpYXRyaWNzLCBCYXlsb3IgQ29sbGVnZSBvZiBNZWRpY2luZSwgSG91c3Rv
biwgVGV4YXMsIFVuaXRlZCBTdGF0ZXMuPC9hdXRoLWFkZHJlc3M+PHRpdGxlcz48dGl0bGU+UmVz
cGlyYXRvcnkgc3luY3l0aWFsIHZpcnVzIGdlbm9taWMgbG9hZCBhbmQgZGlzZWFzZSBzZXZlcml0
eSBhbW9uZyBjaGlsZHJlbiBob3NwaXRhbGl6ZWQgd2l0aCBicm9uY2hpb2xpdGlzOiBNdWx0aWNl
bnRlciBjb2hvcnQgc3R1ZGllcyBpbiB0aGUgVVMgYW5kIEZpbmxhbmQ8L3RpdGxlPjxzZWNvbmRh
cnktdGl0bGU+SiBJbmZlY3QgRGlzPC9zZWNvbmRhcnktdGl0bGU+PGFsdC10aXRsZT5UaGUgSm91
cm5hbCBvZiBpbmZlY3Rpb3VzIGRpc2Vhc2VzPC9hbHQtdGl0bGU+PC90aXRsZXM+PHBlcmlvZGlj
YWw+PGZ1bGwtdGl0bGU+SiBJbmZlY3QgRGlzPC9mdWxsLXRpdGxlPjxhYmJyLTE+VGhlIEpvdXJu
YWwgb2YgaW5mZWN0aW91cyBkaXNlYXNlczwvYWJici0xPjwvcGVyaW9kaWNhbD48YWx0LXBlcmlv
ZGljYWw+PGZ1bGwtdGl0bGU+SiBJbmZlY3QgRGlzPC9mdWxsLXRpdGxlPjxhYmJyLTE+VGhlIEpv
dXJuYWwgb2YgaW5mZWN0aW91cyBkaXNlYXNlczwvYWJici0xPjwvYWx0LXBlcmlvZGljYWw+PHBh
Z2VzPjE1NTAtOTwvcGFnZXM+PHZvbHVtZT4yMTE8L3ZvbHVtZT48bnVtYmVyPjEwPC9udW1iZXI+
PGRhdGVzPjx5ZWFyPjIwMTU8L3llYXI+PHB1Yi1kYXRlcz48ZGF0ZT5Ob3YgMjU8L2RhdGU+PC9w
dWItZGF0ZXM+PC9kYXRlcz48aXNibj4xNTM3LTY2MTMgKEVsZWN0cm9uaWMpJiN4RDswMDIyLTE4
OTkgKExpbmtpbmcpPC9pc2JuPjxhY2Nlc3Npb24tbnVtPjI1NDI1Njk5PC9hY2Nlc3Npb24tbnVt
Pjx1cmxzPjxyZWxhdGVkLXVybHM+PHVybD5odHRwOi8vd3d3Lm5jYmkubmxtLm5paC5nb3YvcHVi
bWVkLzI1NDI1Njk5PC91cmw+PC9yZWxhdGVkLXVybHM+PC91cmxzPjxlbGVjdHJvbmljLXJlc291
cmNlLW51bT4xMC4xMDkzL2luZmRpcy9qaXU2NTg8L2VsZWN0cm9uaWMtcmVzb3VyY2UtbnVtPjwv
cmVjb3JkPjwvQ2l0ZT48Q2l0ZT48QXV0aG9yPlN0ZXdhcnQ8L0F1dGhvcj48WWVhcj4yMDE3PC9Z
ZWFyPjxSZWNOdW0+NDU4OTwvUmVjTnVtPjxyZWNvcmQ+PHJlYy1udW1iZXI+NDU4OTwvcmVjLW51
bWJlcj48Zm9yZWlnbi1rZXlzPjxrZXkgYXBwPSJFTiIgZGItaWQ9InI5MGU1d3Z0OHI5c3BkZXo1
MHQ1MjJ0cHcydzlhYWR2dGR2diIgdGltZXN0YW1wPSIxNDkzMjYyODU4Ij40NTg5PC9rZXk+PC9m
b3JlaWduLWtleXM+PHJlZi10eXBlIG5hbWU9IkpvdXJuYWwgQXJ0aWNsZSI+MTc8L3JlZi10eXBl
Pjxjb250cmlidXRvcnM+PGF1dGhvcnM+PGF1dGhvcj5TdGV3YXJ0LCBDLiBKLjwvYXV0aG9yPjxh
dXRob3I+TWFuc2JhY2gsIEouIE0uPC9hdXRob3I+PGF1dGhvcj5Xb25nLCBNLiBDLjwvYXV0aG9y
PjxhdXRob3I+QWphbWksIE4uIEouPC9hdXRob3I+PGF1dGhvcj5QZXRyb3Npbm8sIEouIEYuPC9h
dXRob3I+PGF1dGhvcj5DYW1hcmdvIEpyLCBDLiBBLjwvYXV0aG9yPjxhdXRob3I+SGFzZWdhd2Es
IEsuPC9hdXRob3I+PC9hdXRob3JzPjwvY29udHJpYnV0b3JzPjx0aXRsZXM+PHRpdGxlPkFzc29j
aWF0aW9ucyBvZiBuYXNvcGhhcnluZ2VhbCBtZXRhYm9sb21lIGFuZCBtaWNyb2Jpb21lIHdpdGgg
c2V2ZXJpdHkgYW1vbmcgaW5mYW50cyB3aXRoIGJyb25jaGlvbGl0aXM6IEEgbXVsdGktb21pYyBh
bmFseXNpczwvdGl0bGU+PHNlY29uZGFyeS10aXRsZT5BbSBKIFJlc3BpciBDcml0IENhcmUgTWVk
PC9zZWNvbmRhcnktdGl0bGU+PC90aXRsZXM+PHBlcmlvZGljYWw+PGZ1bGwtdGl0bGU+QW0gSiBS
ZXNwaXIgQ3JpdCBDYXJlIE1lZDwvZnVsbC10aXRsZT48L3BlcmlvZGljYWw+PHBhZ2VzPjg4Mi04
OTE8L3BhZ2VzPjx2b2x1bWU+MTk2PC92b2x1bWU+PG51bWJlcj43PC9udW1iZXI+PGRhdGVzPjx5
ZWFyPjIwMTc8L3llYXI+PC9kYXRlcz48dXJscz48L3VybHM+PC9yZWNvcmQ+PC9DaXRlPjxDaXRl
PjxBdXRob3I+SGFzZWdhd2E8L0F1dGhvcj48WWVhcj4yMDE2PC9ZZWFyPjxSZWNOdW0+NDM0NTwv
UmVjTnVtPjxyZWNvcmQ+PHJlYy1udW1iZXI+NDM0NTwvcmVjLW51bWJlcj48Zm9yZWlnbi1rZXlz
PjxrZXkgYXBwPSJFTiIgZGItaWQ9InI5MGU1d3Z0OHI5c3BkZXo1MHQ1MjJ0cHcydzlhYWR2dGR2
diIgdGltZXN0YW1wPSIxNDYzODY2OTQ2Ij40MzQ1PC9rZXk+PC9mb3JlaWduLWtleXM+PHJlZi10
eXBlIG5hbWU9IkpvdXJuYWwgQXJ0aWNsZSI+MTc8L3JlZi10eXBlPjxjb250cmlidXRvcnM+PGF1
dGhvcnM+PGF1dGhvcj5IYXNlZ2F3YSwgSy48L2F1dGhvcj48YXV0aG9yPk1hbnNiYWNoLCBKLiBN
LjwvYXV0aG9yPjxhdXRob3I+QWphbWksIE4uIEouPC9hdXRob3I+PGF1dGhvcj5Fc3Bpbm9sYSwg
Si4gQS48L2F1dGhvcj48YXV0aG9yPkhlbmtlLCBELiBNLjwvYXV0aG9yPjxhdXRob3I+UGV0cm9z
aW5vLCBKLiBGLjwvYXV0aG9yPjxhdXRob3I+UGllZHJhLCBQLiBBLjwvYXV0aG9yPjxhdXRob3I+
U2hhdywgQy4gQS48L2F1dGhvcj48YXV0aG9yPlN1bGxpdmFuLCBBLiBGLjwvYXV0aG9yPjxhdXRo
b3I+Q2FtYXJnbyBKciwgQy4gQS48L2F1dGhvcj48L2F1dGhvcnM+PC9jb250cmlidXRvcnM+PHRp
dGxlcz48dGl0bGU+QXNzb2NpYXRpb24gb2YgbmFzb3BoYXJ5bmdlYWwgbWljcm9iaW90YSBwcm9m
aWxlcyB3aXRoIGJyb25jaGlvbGl0aXMgc2V2ZXJpdHkgaW4gaW5mYW50cyBob3NwaXRhbGl6ZWQg
Zm9yIGJyb25jaGlvbGl0aXM8L3RpdGxlPjxzZWNvbmRhcnktdGl0bGU+RXVyIFJlc3BpciBKPC9z
ZWNvbmRhcnktdGl0bGU+PC90aXRsZXM+PHBlcmlvZGljYWw+PGZ1bGwtdGl0bGU+RXVyIFJlc3Bp
ciBKPC9mdWxsLXRpdGxlPjwvcGVyaW9kaWNhbD48cGFnZXM+MTMyOS0xMzM5PC9wYWdlcz48dm9s
dW1lPjQ4PC92b2x1bWU+PHNlY3Rpb24+MTMyOTwvc2VjdGlvbj48ZGF0ZXM+PHllYXI+MjAxNjwv
eWVhcj48L2RhdGVzPjx1cmxzPjwvdXJscz48L3JlY29yZD48L0NpdGU+PENpdGU+PEF1dGhvcj5N
YW5zYmFjaDwvQXV0aG9yPjxZZWFyPjIwMTI8L1llYXI+PFJlY051bT4yODExPC9SZWNOdW0+PHJl
Y29yZD48cmVjLW51bWJlcj4yODExPC9yZWMtbnVtYmVyPjxmb3JlaWduLWtleXM+PGtleSBhcHA9
IkVOIiBkYi1pZD0icjkwZTV3dnQ4cjlzcGRlejUwdDUyMnRwdzJ3OWFhZHZ0ZHZ2IiB0aW1lc3Rh
bXA9IjEzNjkyMDQ4NDMiPjI4MTE8L2tleT48L2ZvcmVpZ24ta2V5cz48cmVmLXR5cGUgbmFtZT0i
Sm91cm5hbCBBcnRpY2xlIj4xNzwvcmVmLXR5cGU+PGNvbnRyaWJ1dG9ycz48YXV0aG9ycz48YXV0
aG9yPk1hbnNiYWNoLCBKLiBNLjwvYXV0aG9yPjxhdXRob3I+UGllZHJhLCBQLiBBLjwvYXV0aG9y
PjxhdXRob3I+VGVhY2gsIFMuIEouPC9hdXRob3I+PGF1dGhvcj5TdWxsaXZhbiwgQS4gRi48L2F1
dGhvcj48YXV0aG9yPkZvcmdleSwgVC48L2F1dGhvcj48YXV0aG9yPkNsYXJrLCBTLjwvYXV0aG9y
PjxhdXRob3I+RXNwaW5vbGEsIEouIEEuPC9hdXRob3I+PGF1dGhvcj5DYW1hcmdvLCBDLiBBLiwg
SnIuPC9hdXRob3I+PGF1dGhvcj5NYXJjLSBJbnZlc3RpZ2F0b3JzPC9hdXRob3I+PC9hdXRob3Jz
PjwvY29udHJpYnV0b3JzPjxhdXRoLWFkZHJlc3M+RGVwYXJ0bWVudCBvZiBNZWRpY2luZSwgQ2hp
bGRyZW4mYXBvcztzIEhvc3BpdGFsIEJvc3RvbiwgQm9zdG9uIDAyMTE1LCBVU0EuIGpvbmF0aGFu
Lm1hbnNiYWNoQGNoaWxkcmVucy5oYXJ2YXJkLmVkdTwvYXV0aC1hZGRyZXNzPjx0aXRsZXM+PHRp
dGxlPlByb3NwZWN0aXZlIG11bHRpY2VudGVyIHN0dWR5IG9mIHZpcmFsIGV0aW9sb2d5IGFuZCBo
b3NwaXRhbCBsZW5ndGggb2Ygc3RheSBpbiBjaGlsZHJlbiB3aXRoIHNldmVyZSBicm9uY2hpb2xp
dGlzPC90aXRsZT48c2Vjb25kYXJ5LXRpdGxlPkFyY2ggUGVkaWF0ciBBZG9sZXNjIE1lZDwvc2Vj
b25kYXJ5LXRpdGxlPjxhbHQtdGl0bGU+QXJjaGl2ZXMgb2YgcGVkaWF0cmljcyAmYW1wOyBhZG9s
ZXNjZW50IG1lZGljaW5lPC9hbHQtdGl0bGU+PC90aXRsZXM+PHBlcmlvZGljYWw+PGZ1bGwtdGl0
bGU+QXJjaCBQZWRpYXRyIEFkb2xlc2MgTWVkPC9mdWxsLXRpdGxlPjwvcGVyaW9kaWNhbD48cGFn
ZXM+NzAwLTY8L3BhZ2VzPjx2b2x1bWU+MTY2PC92b2x1bWU+PG51bWJlcj44PC9udW1iZXI+PGtl
eXdvcmRzPjxrZXl3b3JkPkJyb25jaGlvbGl0aXMvbWljcm9iaW9sb2d5L3Zpcm9sb2d5PC9rZXl3
b3JkPjxrZXl3b3JkPkJyb25jaGlvbGl0aXMsIFZpcmFsLyp2aXJvbG9neTwva2V5d29yZD48a2V5
d29yZD5GZW1hbGU8L2tleXdvcmQ+PGtleXdvcmQ+SG9zcGl0YWxpemF0aW9uLypzdGF0aXN0aWNz
ICZhbXA7IG51bWVyaWNhbCBkYXRhPC9rZXl3b3JkPjxrZXl3b3JkPkh1bWFuczwva2V5d29yZD48
a2V5d29yZD5JbmNpZGVuY2U8L2tleXdvcmQ+PGtleXdvcmQ+SW5mYW50PC9rZXl3b3JkPjxrZXl3
b3JkPkluZmFudCwgTmV3Ym9ybjwva2V5d29yZD48a2V5d29yZD5MZW5ndGggb2YgU3RheS8qc3Rh
dGlzdGljcyAmYW1wOyBudW1lcmljYWwgZGF0YTwva2V5d29yZD48a2V5d29yZD5NYWxlPC9rZXl3
b3JkPjxrZXl3b3JkPlBvbHltZXJhc2UgQ2hhaW4gUmVhY3Rpb248L2tleXdvcmQ+PGtleXdvcmQ+
UHJvc3BlY3RpdmUgU3R1ZGllczwva2V5d29yZD48a2V5d29yZD5SZXNwaXJhdG9yeSBTeW5jeXRp
YWwgVmlydXMgSW5mZWN0aW9uczwva2V5d29yZD48a2V5d29yZD5SZXNwaXJhdG9yeSBTeW5jeXRp
YWwgVmlydXNlcy8qaXNvbGF0aW9uICZhbXA7IHB1cmlmaWNhdGlvbjwva2V5d29yZD48a2V5d29y
ZD5SaGlub3ZpcnVzLyppc29sYXRpb24gJmFtcDsgcHVyaWZpY2F0aW9uPC9rZXl3b3JkPjxrZXl3
b3JkPlVuaXRlZCBTdGF0ZXM8L2tleXdvcmQ+PC9rZXl3b3Jkcz48ZGF0ZXM+PHllYXI+MjAxMjwv
eWVhcj48cHViLWRhdGVzPjxkYXRlPkF1ZzwvZGF0ZT48L3B1Yi1kYXRlcz48L2RhdGVzPjxpc2Ju
PjE1MzgtMzYyOCAoRWxlY3Ryb25pYykmI3hEOzEwNzItNDcxMCAoTGlua2luZyk8L2lzYm4+PGFj
Y2Vzc2lvbi1udW0+MjI0NzM4ODI8L2FjY2Vzc2lvbi1udW0+PHVybHM+PHJlbGF0ZWQtdXJscz48
dXJsPmh0dHA6Ly93d3cubmNiaS5ubG0ubmloLmdvdi9wdWJtZWQvMjI0NzM4ODI8L3VybD48L3Jl
bGF0ZWQtdXJscz48L3VybHM+PGN1c3RvbTI+MzM5NDkwMjwvY3VzdG9tMj48ZWxlY3Ryb25pYy1y
ZXNvdXJjZS1udW0+MTAuMTAwMS9hcmNocGVkaWF0cmljcy4yMDExLjE2Njk8L2VsZWN0cm9uaWMt
cmVzb3VyY2UtbnVtPjwvcmVjb3JkPjwvQ2l0ZT48L0VuZE5vdGU+
</w:fldData>
        </w:fldChar>
      </w:r>
      <w:r w:rsidRPr="001E0AB4">
        <w:rPr>
          <w:rFonts w:ascii="Times New Roman" w:hAnsi="Times New Roman" w:cs="Times New Roman"/>
        </w:rPr>
        <w:instrText xml:space="preserve"> ADDIN EN.CITE.DATA </w:instrText>
      </w:r>
      <w:r w:rsidRPr="001E0AB4">
        <w:rPr>
          <w:rFonts w:ascii="Times New Roman" w:hAnsi="Times New Roman" w:cs="Times New Roman"/>
        </w:rPr>
      </w:r>
      <w:r w:rsidRPr="001E0AB4">
        <w:rPr>
          <w:rFonts w:ascii="Times New Roman" w:hAnsi="Times New Roman" w:cs="Times New Roman"/>
        </w:rPr>
        <w:fldChar w:fldCharType="end"/>
      </w:r>
      <w:r w:rsidRPr="001E0AB4">
        <w:rPr>
          <w:rFonts w:ascii="Times New Roman" w:hAnsi="Times New Roman" w:cs="Times New Roman"/>
        </w:rPr>
      </w:r>
      <w:r w:rsidRPr="001E0AB4">
        <w:rPr>
          <w:rFonts w:ascii="Times New Roman" w:hAnsi="Times New Roman" w:cs="Times New Roman"/>
        </w:rPr>
        <w:fldChar w:fldCharType="separate"/>
      </w:r>
      <w:r w:rsidRPr="001E0AB4">
        <w:rPr>
          <w:rFonts w:ascii="Times New Roman" w:hAnsi="Times New Roman" w:cs="Times New Roman"/>
          <w:noProof/>
          <w:vertAlign w:val="superscript"/>
        </w:rPr>
        <w:t>1-4</w:t>
      </w:r>
      <w:r w:rsidRPr="001E0AB4">
        <w:rPr>
          <w:rFonts w:ascii="Times New Roman" w:hAnsi="Times New Roman" w:cs="Times New Roman"/>
        </w:rPr>
        <w:fldChar w:fldCharType="end"/>
      </w:r>
      <w:r w:rsidRPr="001E0AB4">
        <w:rPr>
          <w:rFonts w:ascii="Times New Roman" w:hAnsi="Times New Roman" w:cs="Times New Roman"/>
        </w:rPr>
        <w:t xml:space="preserve"> </w:t>
      </w:r>
      <w:proofErr w:type="gramStart"/>
      <w:r w:rsidRPr="001E0AB4">
        <w:rPr>
          <w:rFonts w:ascii="Times New Roman" w:hAnsi="Times New Roman" w:cs="Times New Roman"/>
        </w:rPr>
        <w:t>Designated</w:t>
      </w:r>
      <w:proofErr w:type="gramEnd"/>
      <w:r w:rsidRPr="001E0AB4">
        <w:rPr>
          <w:rFonts w:ascii="Times New Roman" w:hAnsi="Times New Roman" w:cs="Times New Roman"/>
        </w:rPr>
        <w:t xml:space="preserve"> site personnel were trained using a lecture, written instructions, and video. All of the sites used the same collection equipment (Medline Industries, Mundelein, IL, USA). </w:t>
      </w:r>
      <w:r w:rsidRPr="001E0AB4">
        <w:rPr>
          <w:rFonts w:ascii="Times New Roman" w:eastAsia="Arial Unicode MS" w:hAnsi="Times New Roman" w:cs="Times New Roman"/>
        </w:rPr>
        <w:t xml:space="preserve">Once collected, the </w:t>
      </w:r>
      <w:r w:rsidRPr="001E0AB4">
        <w:rPr>
          <w:rFonts w:ascii="Times New Roman" w:hAnsi="Times New Roman" w:cs="Times New Roman"/>
        </w:rPr>
        <w:t>NPA sample was added to transport medium at a 1:1 ratio. The samples were immediately placed on ice within 1 hour of collection, and then stored at –80</w:t>
      </w:r>
      <w:r w:rsidRPr="001E0AB4">
        <w:rPr>
          <w:rFonts w:ascii="Times New Roman" w:hAnsi="Times New Roman" w:cs="Times New Roman"/>
          <w:vertAlign w:val="superscript"/>
        </w:rPr>
        <w:t>o</w:t>
      </w:r>
      <w:r w:rsidRPr="001E0AB4">
        <w:rPr>
          <w:rFonts w:ascii="Times New Roman" w:hAnsi="Times New Roman" w:cs="Times New Roman"/>
        </w:rPr>
        <w:t xml:space="preserve">C within 24 hours of collection. </w:t>
      </w:r>
    </w:p>
    <w:p w:rsidR="00B40B97" w:rsidRPr="001E0AB4" w:rsidRDefault="00B40B97" w:rsidP="00B40B97">
      <w:pPr>
        <w:autoSpaceDE w:val="0"/>
        <w:autoSpaceDN w:val="0"/>
        <w:adjustRightInd w:val="0"/>
        <w:spacing w:line="480" w:lineRule="auto"/>
        <w:rPr>
          <w:rFonts w:ascii="Times New Roman" w:hAnsi="Times New Roman" w:cs="Times New Roman"/>
          <w:color w:val="000000"/>
        </w:rPr>
      </w:pPr>
    </w:p>
    <w:p w:rsidR="00B40B97" w:rsidRPr="001E0AB4" w:rsidRDefault="00B40B97" w:rsidP="00B40B97">
      <w:pPr>
        <w:spacing w:line="480" w:lineRule="auto"/>
        <w:ind w:right="-36"/>
        <w:rPr>
          <w:rFonts w:ascii="Times New Roman" w:hAnsi="Times New Roman" w:cs="Times New Roman"/>
          <w:b/>
          <w:color w:val="000000"/>
        </w:rPr>
      </w:pPr>
      <w:r w:rsidRPr="001E0AB4">
        <w:rPr>
          <w:rFonts w:ascii="Times New Roman" w:hAnsi="Times New Roman" w:cs="Times New Roman"/>
          <w:b/>
          <w:color w:val="000000"/>
        </w:rPr>
        <w:t>Polymerase Chain Reaction (PCR) Assay</w:t>
      </w:r>
    </w:p>
    <w:p w:rsidR="00B40B97" w:rsidRPr="001E0AB4" w:rsidRDefault="00B40B97" w:rsidP="00B40B97">
      <w:pPr>
        <w:spacing w:line="480" w:lineRule="auto"/>
        <w:ind w:right="-36" w:firstLine="720"/>
        <w:rPr>
          <w:rFonts w:ascii="Times New Roman" w:hAnsi="Times New Roman" w:cs="Times New Roman"/>
          <w:iCs/>
          <w:color w:val="000000"/>
        </w:rPr>
      </w:pPr>
      <w:bookmarkStart w:id="0" w:name="OLE_LINK5"/>
      <w:bookmarkStart w:id="1" w:name="OLE_LINK6"/>
      <w:r w:rsidRPr="001E0AB4">
        <w:rPr>
          <w:rFonts w:ascii="Times New Roman" w:hAnsi="Times New Roman" w:cs="Times New Roman"/>
          <w:color w:val="000000"/>
        </w:rPr>
        <w:lastRenderedPageBreak/>
        <w:t xml:space="preserve">Identification of respiratory pathogens was performed by using </w:t>
      </w:r>
      <w:proofErr w:type="spellStart"/>
      <w:r w:rsidRPr="001E0AB4">
        <w:rPr>
          <w:rFonts w:ascii="Times New Roman" w:hAnsi="Times New Roman" w:cs="Times New Roman"/>
          <w:color w:val="000000"/>
        </w:rPr>
        <w:t>singleplex</w:t>
      </w:r>
      <w:proofErr w:type="spellEnd"/>
      <w:r w:rsidRPr="001E0AB4">
        <w:rPr>
          <w:rFonts w:ascii="Times New Roman" w:hAnsi="Times New Roman" w:cs="Times New Roman"/>
          <w:color w:val="000000"/>
        </w:rPr>
        <w:t xml:space="preserve"> or duplex two-step real-time PCR (</w:t>
      </w:r>
      <w:proofErr w:type="spellStart"/>
      <w:r w:rsidRPr="001E0AB4">
        <w:rPr>
          <w:rFonts w:ascii="Times New Roman" w:hAnsi="Times New Roman" w:cs="Times New Roman"/>
          <w:color w:val="000000"/>
        </w:rPr>
        <w:t>rtPCR</w:t>
      </w:r>
      <w:proofErr w:type="spellEnd"/>
      <w:r w:rsidRPr="001E0AB4">
        <w:rPr>
          <w:rFonts w:ascii="Times New Roman" w:hAnsi="Times New Roman" w:cs="Times New Roman"/>
          <w:color w:val="000000"/>
        </w:rPr>
        <w:t xml:space="preserve">) at </w:t>
      </w:r>
      <w:r w:rsidRPr="001E0AB4">
        <w:rPr>
          <w:rFonts w:ascii="Times New Roman" w:hAnsi="Times New Roman" w:cs="Times New Roman"/>
        </w:rPr>
        <w:t>Baylor College of Medicine (Houston, TX, USA)</w:t>
      </w:r>
      <w:r w:rsidRPr="001E0AB4">
        <w:rPr>
          <w:rFonts w:ascii="Times New Roman" w:hAnsi="Times New Roman" w:cs="Times New Roman"/>
          <w:color w:val="000000"/>
        </w:rPr>
        <w:t xml:space="preserve">. Real-time </w:t>
      </w:r>
      <w:r w:rsidRPr="001E0AB4">
        <w:rPr>
          <w:rFonts w:ascii="Times New Roman" w:hAnsi="Times New Roman" w:cs="Times New Roman"/>
          <w:iCs/>
          <w:color w:val="000000"/>
        </w:rPr>
        <w:t>reverse transcriptase-PCR was used for the detection of RNA respiratory viruses, including RSV (types A and B),</w:t>
      </w:r>
      <w:r w:rsidRPr="001E0AB4">
        <w:rPr>
          <w:rFonts w:ascii="Times New Roman" w:hAnsi="Times New Roman" w:cs="Times New Roman"/>
          <w:iCs/>
          <w:color w:val="000000"/>
        </w:rPr>
        <w:fldChar w:fldCharType="begin">
          <w:fldData xml:space="preserve">PEVuZE5vdGU+PENpdGU+PEF1dGhvcj52YW4gRWxkZW48L0F1dGhvcj48WWVhcj4yMDAzPC9ZZWFy
PjxSZWNOdW0+NDg2MTwvUmVjTnVtPjxEaXNwbGF5VGV4dD48c3R5bGUgZmFjZT0ic3VwZXJzY3Jp
cHQiPjYsNzwvc3R5bGU+PC9EaXNwbGF5VGV4dD48cmVjb3JkPjxyZWMtbnVtYmVyPjQ4NjE8L3Jl
Yy1udW1iZXI+PGZvcmVpZ24ta2V5cz48a2V5IGFwcD0iRU4iIGRiLWlkPSJyOTBlNXd2dDhyOXNw
ZGV6NTB0NTIydHB3Mnc5YWFkdnRkdnYiIHRpbWVzdGFtcD0iMTU0MDQyODE3MSI+NDg2MTwva2V5
PjwvZm9yZWlnbi1rZXlzPjxyZWYtdHlwZSBuYW1lPSJKb3VybmFsIEFydGljbGUiPjE3PC9yZWYt
dHlwZT48Y29udHJpYnV0b3JzPjxhdXRob3JzPjxhdXRob3I+dmFuIEVsZGVuLCBMLiBKLjwvYXV0
aG9yPjxhdXRob3I+dmFuIExvb24sIEEuIE0uPC9hdXRob3I+PGF1dGhvcj52YW4gZGVyIEJlZWss
IEEuPC9hdXRob3I+PGF1dGhvcj5IZW5kcmlrc2VuLCBLLiBBLjwvYXV0aG9yPjxhdXRob3I+SG9l
cGVsbWFuLCBBLiBJLjwvYXV0aG9yPjxhdXRob3I+dmFuIEtyYWFpaiwgTS4gRy48L2F1dGhvcj48
YXV0aG9yPlNjaGlwcGVyLCBQLjwvYXV0aG9yPjxhdXRob3I+TmlqaHVpcywgTS48L2F1dGhvcj48
L2F1dGhvcnM+PC9jb250cmlidXRvcnM+PGF1dGgtYWRkcmVzcz5EZXBhcnRtZW50IG9mIFZpcm9s
b2d5LCBVbml2ZXJzaXR5IE1lZGljYWwgQ2VudGVyIFV0cmVjaHQsIFV0cmVjaHQsIFRoZSBOZXRo
ZXJsYW5kcy4gbC52YW5lbGRlbkBhenUubmw8L2F1dGgtYWRkcmVzcz48dGl0bGVzPjx0aXRsZT5B
cHBsaWNhYmlsaXR5IG9mIGEgcmVhbC10aW1lIHF1YW50aXRhdGl2ZSBQQ1IgYXNzYXkgZm9yIGRp
YWdub3NpcyBvZiByZXNwaXJhdG9yeSBzeW5jeXRpYWwgdmlydXMgaW5mZWN0aW9uIGluIGltbXVu
b2NvbXByb21pc2VkIGFkdWx0czwvdGl0bGU+PHNlY29uZGFyeS10aXRsZT5KIENsaW4gTWljcm9i
aW9sPC9zZWNvbmRhcnktdGl0bGU+PC90aXRsZXM+PHBlcmlvZGljYWw+PGZ1bGwtdGl0bGU+SiBD
bGluIE1pY3JvYmlvbDwvZnVsbC10aXRsZT48L3BlcmlvZGljYWw+PHBhZ2VzPjQzNzgtODE8L3Bh
Z2VzPjx2b2x1bWU+NDE8L3ZvbHVtZT48bnVtYmVyPjk8L251bWJlcj48ZWRpdGlvbj4yMDAzLzA5
LzA2PC9lZGl0aW9uPjxrZXl3b3Jkcz48a2V5d29yZD5BZHVsdDwva2V5d29yZD48a2V5d29yZD5I
dW1hbnM8L2tleXdvcmQ+PGtleXdvcmQ+SW1tdW5vY29tcHJvbWlzZWQgSG9zdDwva2V5d29yZD48
a2V5d29yZD5Qb2x5bWVyYXNlIENoYWluIFJlYWN0aW9uLyptZXRob2RzPC9rZXl3b3JkPjxrZXl3
b3JkPlByb3NwZWN0aXZlIFN0dWRpZXM8L2tleXdvcmQ+PGtleXdvcmQ+UmVzcGlyYXRvcnkgU3lu
Y3l0aWFsIFZpcnVzIEluZmVjdGlvbnMvKmRpYWdub3Npczwva2V5d29yZD48a2V5d29yZD5SZXNw
aXJhdG9yeSBTeW5jeXRpYWwgVmlydXMsIEh1bWFuLyppc29sYXRpb24gJmFtcDsgcHVyaWZpY2F0
aW9uPC9rZXl3b3JkPjxrZXl3b3JkPlNlbnNpdGl2aXR5IGFuZCBTcGVjaWZpY2l0eTwva2V5d29y
ZD48L2tleXdvcmRzPjxkYXRlcz48eWVhcj4yMDAzPC95ZWFyPjxwdWItZGF0ZXM+PGRhdGU+U2Vw
PC9kYXRlPjwvcHViLWRhdGVzPjwvZGF0ZXM+PGlzYm4+MDA5NS0xMTM3IChQcmludCkmI3hEOzAw
OTUtMTEzNyAoTGlua2luZyk8L2lzYm4+PGFjY2Vzc2lvbi1udW0+MTI5NTgyNzI8L2FjY2Vzc2lv
bi1udW0+PHVybHM+PHJlbGF0ZWQtdXJscz48dXJsPmh0dHBzOi8vd3d3Lm5jYmkubmxtLm5paC5n
b3YvcHVibWVkLzEyOTU4MjcyPC91cmw+PC9yZWxhdGVkLXVybHM+PC91cmxzPjxjdXN0b20yPlBN
QzE5MzgyNTwvY3VzdG9tMj48L3JlY29yZD48L0NpdGU+PENpdGU+PEF1dGhvcj5LdXlwZXJzPC9B
dXRob3I+PFllYXI+MjAwNjwvWWVhcj48UmVjTnVtPjQ4NTY8L1JlY051bT48cmVjb3JkPjxyZWMt
bnVtYmVyPjQ4NTY8L3JlYy1udW1iZXI+PGZvcmVpZ24ta2V5cz48a2V5IGFwcD0iRU4iIGRiLWlk
PSJyOTBlNXd2dDhyOXNwZGV6NTB0NTIydHB3Mnc5YWFkdnRkdnYiIHRpbWVzdGFtcD0iMTU0MDQy
NzkwNiI+NDg1Njwva2V5PjwvZm9yZWlnbi1rZXlzPjxyZWYtdHlwZSBuYW1lPSJKb3VybmFsIEFy
dGljbGUiPjE3PC9yZWYtdHlwZT48Y29udHJpYnV0b3JzPjxhdXRob3JzPjxhdXRob3I+S3V5cGVy
cywgSi48L2F1dGhvcj48YXV0aG9yPldyaWdodCwgTi48L2F1dGhvcj48YXV0aG9yPkZlcnJlbmJl
cmcsIEouPC9hdXRob3I+PGF1dGhvcj5IdWFuZywgTS4gTC48L2F1dGhvcj48YXV0aG9yPkNlbnQs
IEEuPC9hdXRob3I+PGF1dGhvcj5Db3JleSwgTC48L2F1dGhvcj48YXV0aG9yPk1vcnJvdywgUi48
L2F1dGhvcj48L2F1dGhvcnM+PC9jb250cmlidXRvcnM+PGF1dGgtYWRkcmVzcz5EZXBhcnRtZW50
IG9mIExhYm9yYXRvcnkgTWVkaWNpbmUsIFVuaXZlcnNpdHkgb2YgV2FzaGluZ3RvbiwgNDgwMCBT
YW5kIFBvaW50IFdheSBORSwgUm9vbSBXODgxNCwgU2VhdHRsZSwgV0EgOTgxMDUsIFVTQS4gamFu
ZS5rdXlwZXJzQHNlYXR0bGVjaGlsZHJlbnMub3JnPC9hdXRoLWFkZHJlc3M+PHRpdGxlcz48dGl0
bGU+Q29tcGFyaXNvbiBvZiByZWFsLXRpbWUgUENSIGFzc2F5cyB3aXRoIGZsdW9yZXNjZW50LWFu
dGlib2R5IGFzc2F5cyBmb3IgZGlhZ25vc2lzIG9mIHJlc3BpcmF0b3J5IHZpcnVzIGluZmVjdGlv
bnMgaW4gY2hpbGRyZW48L3RpdGxlPjxzZWNvbmRhcnktdGl0bGU+SiBDbGluIE1pY3JvYmlvbDwv
c2Vjb25kYXJ5LXRpdGxlPjwvdGl0bGVzPjxwZXJpb2RpY2FsPjxmdWxsLXRpdGxlPkogQ2xpbiBN
aWNyb2Jpb2w8L2Z1bGwtdGl0bGU+PC9wZXJpb2RpY2FsPjxwYWdlcz4yMzgyLTg8L3BhZ2VzPjx2
b2x1bWU+NDQ8L3ZvbHVtZT48bnVtYmVyPjc8L251bWJlcj48ZWRpdGlvbj4yMDA2LzA3LzExPC9l
ZGl0aW9uPjxrZXl3b3Jkcz48a2V5d29yZD5BZGVub3ZpcmlkYWUvaXNvbGF0aW9uICZhbXA7IHB1
cmlmaWNhdGlvbjwva2V5d29yZD48a2V5d29yZD5BZG9sZXNjZW50PC9rZXl3b3JkPjxrZXl3b3Jk
PkNoaWxkPC9rZXl3b3JkPjxrZXl3b3JkPkNoaWxkLCBQcmVzY2hvb2w8L2tleXdvcmQ+PGtleXdv
cmQ+RmVtYWxlPC9rZXl3b3JkPjxrZXl3b3JkPipGbHVvcmVzY2VudCBBbnRpYm9keSBUZWNobmlx
dWU8L2tleXdvcmQ+PGtleXdvcmQ+SHVtYW5zPC9rZXl3b3JkPjxrZXl3b3JkPkluZmFudDwva2V5
d29yZD48a2V5d29yZD5JbmZhbnQsIE5ld2Jvcm48L2tleXdvcmQ+PGtleXdvcmQ+SW5mbHVlbnph
IEEgdmlydXMvaW1tdW5vbG9neS9pc29sYXRpb24gJmFtcDsgcHVyaWZpY2F0aW9uPC9rZXl3b3Jk
PjxrZXl3b3JkPk1hbGU8L2tleXdvcmQ+PGtleXdvcmQ+TWV0YXBuZXVtb3ZpcnVzL2ltbXVub2xv
Z3kvaXNvbGF0aW9uICZhbXA7IHB1cmlmaWNhdGlvbjwva2V5d29yZD48a2V5d29yZD5QYXJhaW5m
bHVlbnphIFZpcnVzIDEsIEh1bWFuL2ltbXVub2xvZ3kvaXNvbGF0aW9uICZhbXA7IHB1cmlmaWNh
dGlvbjwva2V5d29yZD48a2V5d29yZD5QYXJhaW5mbHVlbnphIFZpcnVzIDIsIEh1bWFuL2ltbXVu
b2xvZ3kvaXNvbGF0aW9uICZhbXA7IHB1cmlmaWNhdGlvbjwva2V5d29yZD48a2V5d29yZD5QYXJh
aW5mbHVlbnphIFZpcnVzIDMsIEh1bWFuL2ltbXVub2xvZ3kvaXNvbGF0aW9uICZhbXA7IHB1cmlm
aWNhdGlvbjwva2V5d29yZD48a2V5d29yZD5Qb2x5bWVyYXNlIENoYWluIFJlYWN0aW9uLyptZXRo
b2RzPC9rZXl3b3JkPjxrZXl3b3JkPlJlc3BpcmF0b3J5IFN5bmN5dGlhbCBWaXJ1c2VzL2ltbXVu
b2xvZ3kvaXNvbGF0aW9uICZhbXA7IHB1cmlmaWNhdGlvbjwva2V5d29yZD48a2V5d29yZD5SZXNw
aXJhdG9yeSBUcmFjdCBJbmZlY3Rpb25zLypkaWFnbm9zaXM8L2tleXdvcmQ+PGtleXdvcmQ+U2Vu
c2l0aXZpdHkgYW5kIFNwZWNpZmljaXR5PC9rZXl3b3JkPjxrZXl3b3JkPlZpcnVzIERpc2Vhc2Vz
LypkaWFnbm9zaXM8L2tleXdvcmQ+PC9rZXl3b3Jkcz48ZGF0ZXM+PHllYXI+MjAwNjwveWVhcj48
cHViLWRhdGVzPjxkYXRlPkp1bDwvZGF0ZT48L3B1Yi1kYXRlcz48L2RhdGVzPjxpc2JuPjAwOTUt
MTEzNyAoUHJpbnQpJiN4RDswMDk1LTExMzcgKExpbmtpbmcpPC9pc2JuPjxhY2Nlc3Npb24tbnVt
PjE2ODI1MzUzPC9hY2Nlc3Npb24tbnVtPjx1cmxzPjxyZWxhdGVkLXVybHM+PHVybD5odHRwczov
L3d3dy5uY2JpLm5sbS5uaWguZ292L3B1Ym1lZC8xNjgyNTM1MzwvdXJsPjwvcmVsYXRlZC11cmxz
PjwvdXJscz48Y3VzdG9tMj5QTUMxNDg5NDczPC9jdXN0b20yPjxlbGVjdHJvbmljLXJlc291cmNl
LW51bT4xMC4xMTI4L0pDTS4wMDIxNi0wNjwvZWxlY3Ryb25pYy1yZXNvdXJjZS1udW0+PC9yZWNv
cmQ+PC9DaXRlPjwvRW5kTm90ZT5=
</w:fldData>
        </w:fldChar>
      </w:r>
      <w:r w:rsidRPr="001E0AB4">
        <w:rPr>
          <w:rFonts w:ascii="Times New Roman" w:hAnsi="Times New Roman" w:cs="Times New Roman"/>
          <w:iCs/>
          <w:color w:val="000000"/>
        </w:rPr>
        <w:instrText xml:space="preserve"> ADDIN EN.CITE </w:instrText>
      </w:r>
      <w:r w:rsidRPr="001E0AB4">
        <w:rPr>
          <w:rFonts w:ascii="Times New Roman" w:hAnsi="Times New Roman" w:cs="Times New Roman"/>
          <w:iCs/>
          <w:color w:val="000000"/>
        </w:rPr>
        <w:fldChar w:fldCharType="begin">
          <w:fldData xml:space="preserve">PEVuZE5vdGU+PENpdGU+PEF1dGhvcj52YW4gRWxkZW48L0F1dGhvcj48WWVhcj4yMDAzPC9ZZWFy
PjxSZWNOdW0+NDg2MTwvUmVjTnVtPjxEaXNwbGF5VGV4dD48c3R5bGUgZmFjZT0ic3VwZXJzY3Jp
cHQiPjYsNzwvc3R5bGU+PC9EaXNwbGF5VGV4dD48cmVjb3JkPjxyZWMtbnVtYmVyPjQ4NjE8L3Jl
Yy1udW1iZXI+PGZvcmVpZ24ta2V5cz48a2V5IGFwcD0iRU4iIGRiLWlkPSJyOTBlNXd2dDhyOXNw
ZGV6NTB0NTIydHB3Mnc5YWFkdnRkdnYiIHRpbWVzdGFtcD0iMTU0MDQyODE3MSI+NDg2MTwva2V5
PjwvZm9yZWlnbi1rZXlzPjxyZWYtdHlwZSBuYW1lPSJKb3VybmFsIEFydGljbGUiPjE3PC9yZWYt
dHlwZT48Y29udHJpYnV0b3JzPjxhdXRob3JzPjxhdXRob3I+dmFuIEVsZGVuLCBMLiBKLjwvYXV0
aG9yPjxhdXRob3I+dmFuIExvb24sIEEuIE0uPC9hdXRob3I+PGF1dGhvcj52YW4gZGVyIEJlZWss
IEEuPC9hdXRob3I+PGF1dGhvcj5IZW5kcmlrc2VuLCBLLiBBLjwvYXV0aG9yPjxhdXRob3I+SG9l
cGVsbWFuLCBBLiBJLjwvYXV0aG9yPjxhdXRob3I+dmFuIEtyYWFpaiwgTS4gRy48L2F1dGhvcj48
YXV0aG9yPlNjaGlwcGVyLCBQLjwvYXV0aG9yPjxhdXRob3I+TmlqaHVpcywgTS48L2F1dGhvcj48
L2F1dGhvcnM+PC9jb250cmlidXRvcnM+PGF1dGgtYWRkcmVzcz5EZXBhcnRtZW50IG9mIFZpcm9s
b2d5LCBVbml2ZXJzaXR5IE1lZGljYWwgQ2VudGVyIFV0cmVjaHQsIFV0cmVjaHQsIFRoZSBOZXRo
ZXJsYW5kcy4gbC52YW5lbGRlbkBhenUubmw8L2F1dGgtYWRkcmVzcz48dGl0bGVzPjx0aXRsZT5B
cHBsaWNhYmlsaXR5IG9mIGEgcmVhbC10aW1lIHF1YW50aXRhdGl2ZSBQQ1IgYXNzYXkgZm9yIGRp
YWdub3NpcyBvZiByZXNwaXJhdG9yeSBzeW5jeXRpYWwgdmlydXMgaW5mZWN0aW9uIGluIGltbXVu
b2NvbXByb21pc2VkIGFkdWx0czwvdGl0bGU+PHNlY29uZGFyeS10aXRsZT5KIENsaW4gTWljcm9i
aW9sPC9zZWNvbmRhcnktdGl0bGU+PC90aXRsZXM+PHBlcmlvZGljYWw+PGZ1bGwtdGl0bGU+SiBD
bGluIE1pY3JvYmlvbDwvZnVsbC10aXRsZT48L3BlcmlvZGljYWw+PHBhZ2VzPjQzNzgtODE8L3Bh
Z2VzPjx2b2x1bWU+NDE8L3ZvbHVtZT48bnVtYmVyPjk8L251bWJlcj48ZWRpdGlvbj4yMDAzLzA5
LzA2PC9lZGl0aW9uPjxrZXl3b3Jkcz48a2V5d29yZD5BZHVsdDwva2V5d29yZD48a2V5d29yZD5I
dW1hbnM8L2tleXdvcmQ+PGtleXdvcmQ+SW1tdW5vY29tcHJvbWlzZWQgSG9zdDwva2V5d29yZD48
a2V5d29yZD5Qb2x5bWVyYXNlIENoYWluIFJlYWN0aW9uLyptZXRob2RzPC9rZXl3b3JkPjxrZXl3
b3JkPlByb3NwZWN0aXZlIFN0dWRpZXM8L2tleXdvcmQ+PGtleXdvcmQ+UmVzcGlyYXRvcnkgU3lu
Y3l0aWFsIFZpcnVzIEluZmVjdGlvbnMvKmRpYWdub3Npczwva2V5d29yZD48a2V5d29yZD5SZXNw
aXJhdG9yeSBTeW5jeXRpYWwgVmlydXMsIEh1bWFuLyppc29sYXRpb24gJmFtcDsgcHVyaWZpY2F0
aW9uPC9rZXl3b3JkPjxrZXl3b3JkPlNlbnNpdGl2aXR5IGFuZCBTcGVjaWZpY2l0eTwva2V5d29y
ZD48L2tleXdvcmRzPjxkYXRlcz48eWVhcj4yMDAzPC95ZWFyPjxwdWItZGF0ZXM+PGRhdGU+U2Vw
PC9kYXRlPjwvcHViLWRhdGVzPjwvZGF0ZXM+PGlzYm4+MDA5NS0xMTM3IChQcmludCkmI3hEOzAw
OTUtMTEzNyAoTGlua2luZyk8L2lzYm4+PGFjY2Vzc2lvbi1udW0+MTI5NTgyNzI8L2FjY2Vzc2lv
bi1udW0+PHVybHM+PHJlbGF0ZWQtdXJscz48dXJsPmh0dHBzOi8vd3d3Lm5jYmkubmxtLm5paC5n
b3YvcHVibWVkLzEyOTU4MjcyPC91cmw+PC9yZWxhdGVkLXVybHM+PC91cmxzPjxjdXN0b20yPlBN
QzE5MzgyNTwvY3VzdG9tMj48L3JlY29yZD48L0NpdGU+PENpdGU+PEF1dGhvcj5LdXlwZXJzPC9B
dXRob3I+PFllYXI+MjAwNjwvWWVhcj48UmVjTnVtPjQ4NTY8L1JlY051bT48cmVjb3JkPjxyZWMt
bnVtYmVyPjQ4NTY8L3JlYy1udW1iZXI+PGZvcmVpZ24ta2V5cz48a2V5IGFwcD0iRU4iIGRiLWlk
PSJyOTBlNXd2dDhyOXNwZGV6NTB0NTIydHB3Mnc5YWFkdnRkdnYiIHRpbWVzdGFtcD0iMTU0MDQy
NzkwNiI+NDg1Njwva2V5PjwvZm9yZWlnbi1rZXlzPjxyZWYtdHlwZSBuYW1lPSJKb3VybmFsIEFy
dGljbGUiPjE3PC9yZWYtdHlwZT48Y29udHJpYnV0b3JzPjxhdXRob3JzPjxhdXRob3I+S3V5cGVy
cywgSi48L2F1dGhvcj48YXV0aG9yPldyaWdodCwgTi48L2F1dGhvcj48YXV0aG9yPkZlcnJlbmJl
cmcsIEouPC9hdXRob3I+PGF1dGhvcj5IdWFuZywgTS4gTC48L2F1dGhvcj48YXV0aG9yPkNlbnQs
IEEuPC9hdXRob3I+PGF1dGhvcj5Db3JleSwgTC48L2F1dGhvcj48YXV0aG9yPk1vcnJvdywgUi48
L2F1dGhvcj48L2F1dGhvcnM+PC9jb250cmlidXRvcnM+PGF1dGgtYWRkcmVzcz5EZXBhcnRtZW50
IG9mIExhYm9yYXRvcnkgTWVkaWNpbmUsIFVuaXZlcnNpdHkgb2YgV2FzaGluZ3RvbiwgNDgwMCBT
YW5kIFBvaW50IFdheSBORSwgUm9vbSBXODgxNCwgU2VhdHRsZSwgV0EgOTgxMDUsIFVTQS4gamFu
ZS5rdXlwZXJzQHNlYXR0bGVjaGlsZHJlbnMub3JnPC9hdXRoLWFkZHJlc3M+PHRpdGxlcz48dGl0
bGU+Q29tcGFyaXNvbiBvZiByZWFsLXRpbWUgUENSIGFzc2F5cyB3aXRoIGZsdW9yZXNjZW50LWFu
dGlib2R5IGFzc2F5cyBmb3IgZGlhZ25vc2lzIG9mIHJlc3BpcmF0b3J5IHZpcnVzIGluZmVjdGlv
bnMgaW4gY2hpbGRyZW48L3RpdGxlPjxzZWNvbmRhcnktdGl0bGU+SiBDbGluIE1pY3JvYmlvbDwv
c2Vjb25kYXJ5LXRpdGxlPjwvdGl0bGVzPjxwZXJpb2RpY2FsPjxmdWxsLXRpdGxlPkogQ2xpbiBN
aWNyb2Jpb2w8L2Z1bGwtdGl0bGU+PC9wZXJpb2RpY2FsPjxwYWdlcz4yMzgyLTg8L3BhZ2VzPjx2
b2x1bWU+NDQ8L3ZvbHVtZT48bnVtYmVyPjc8L251bWJlcj48ZWRpdGlvbj4yMDA2LzA3LzExPC9l
ZGl0aW9uPjxrZXl3b3Jkcz48a2V5d29yZD5BZGVub3ZpcmlkYWUvaXNvbGF0aW9uICZhbXA7IHB1
cmlmaWNhdGlvbjwva2V5d29yZD48a2V5d29yZD5BZG9sZXNjZW50PC9rZXl3b3JkPjxrZXl3b3Jk
PkNoaWxkPC9rZXl3b3JkPjxrZXl3b3JkPkNoaWxkLCBQcmVzY2hvb2w8L2tleXdvcmQ+PGtleXdv
cmQ+RmVtYWxlPC9rZXl3b3JkPjxrZXl3b3JkPipGbHVvcmVzY2VudCBBbnRpYm9keSBUZWNobmlx
dWU8L2tleXdvcmQ+PGtleXdvcmQ+SHVtYW5zPC9rZXl3b3JkPjxrZXl3b3JkPkluZmFudDwva2V5
d29yZD48a2V5d29yZD5JbmZhbnQsIE5ld2Jvcm48L2tleXdvcmQ+PGtleXdvcmQ+SW5mbHVlbnph
IEEgdmlydXMvaW1tdW5vbG9neS9pc29sYXRpb24gJmFtcDsgcHVyaWZpY2F0aW9uPC9rZXl3b3Jk
PjxrZXl3b3JkPk1hbGU8L2tleXdvcmQ+PGtleXdvcmQ+TWV0YXBuZXVtb3ZpcnVzL2ltbXVub2xv
Z3kvaXNvbGF0aW9uICZhbXA7IHB1cmlmaWNhdGlvbjwva2V5d29yZD48a2V5d29yZD5QYXJhaW5m
bHVlbnphIFZpcnVzIDEsIEh1bWFuL2ltbXVub2xvZ3kvaXNvbGF0aW9uICZhbXA7IHB1cmlmaWNh
dGlvbjwva2V5d29yZD48a2V5d29yZD5QYXJhaW5mbHVlbnphIFZpcnVzIDIsIEh1bWFuL2ltbXVu
b2xvZ3kvaXNvbGF0aW9uICZhbXA7IHB1cmlmaWNhdGlvbjwva2V5d29yZD48a2V5d29yZD5QYXJh
aW5mbHVlbnphIFZpcnVzIDMsIEh1bWFuL2ltbXVub2xvZ3kvaXNvbGF0aW9uICZhbXA7IHB1cmlm
aWNhdGlvbjwva2V5d29yZD48a2V5d29yZD5Qb2x5bWVyYXNlIENoYWluIFJlYWN0aW9uLyptZXRo
b2RzPC9rZXl3b3JkPjxrZXl3b3JkPlJlc3BpcmF0b3J5IFN5bmN5dGlhbCBWaXJ1c2VzL2ltbXVu
b2xvZ3kvaXNvbGF0aW9uICZhbXA7IHB1cmlmaWNhdGlvbjwva2V5d29yZD48a2V5d29yZD5SZXNw
aXJhdG9yeSBUcmFjdCBJbmZlY3Rpb25zLypkaWFnbm9zaXM8L2tleXdvcmQ+PGtleXdvcmQ+U2Vu
c2l0aXZpdHkgYW5kIFNwZWNpZmljaXR5PC9rZXl3b3JkPjxrZXl3b3JkPlZpcnVzIERpc2Vhc2Vz
LypkaWFnbm9zaXM8L2tleXdvcmQ+PC9rZXl3b3Jkcz48ZGF0ZXM+PHllYXI+MjAwNjwveWVhcj48
cHViLWRhdGVzPjxkYXRlPkp1bDwvZGF0ZT48L3B1Yi1kYXRlcz48L2RhdGVzPjxpc2JuPjAwOTUt
MTEzNyAoUHJpbnQpJiN4RDswMDk1LTExMzcgKExpbmtpbmcpPC9pc2JuPjxhY2Nlc3Npb24tbnVt
PjE2ODI1MzUzPC9hY2Nlc3Npb24tbnVtPjx1cmxzPjxyZWxhdGVkLXVybHM+PHVybD5odHRwczov
L3d3dy5uY2JpLm5sbS5uaWguZ292L3B1Ym1lZC8xNjgyNTM1MzwvdXJsPjwvcmVsYXRlZC11cmxz
PjwvdXJscz48Y3VzdG9tMj5QTUMxNDg5NDczPC9jdXN0b20yPjxlbGVjdHJvbmljLXJlc291cmNl
LW51bT4xMC4xMTI4L0pDTS4wMDIxNi0wNjwvZWxlY3Ryb25pYy1yZXNvdXJjZS1udW0+PC9yZWNv
cmQ+PC9DaXRlPjwvRW5kTm90ZT5=
</w:fldData>
        </w:fldChar>
      </w:r>
      <w:r w:rsidRPr="001E0AB4">
        <w:rPr>
          <w:rFonts w:ascii="Times New Roman" w:hAnsi="Times New Roman" w:cs="Times New Roman"/>
          <w:iCs/>
          <w:color w:val="000000"/>
        </w:rPr>
        <w:instrText xml:space="preserve"> ADDIN EN.CITE.DATA </w:instrText>
      </w:r>
      <w:r w:rsidRPr="001E0AB4">
        <w:rPr>
          <w:rFonts w:ascii="Times New Roman" w:hAnsi="Times New Roman" w:cs="Times New Roman"/>
          <w:iCs/>
          <w:color w:val="000000"/>
        </w:rPr>
      </w:r>
      <w:r w:rsidRPr="001E0AB4">
        <w:rPr>
          <w:rFonts w:ascii="Times New Roman" w:hAnsi="Times New Roman" w:cs="Times New Roman"/>
          <w:iCs/>
          <w:color w:val="000000"/>
        </w:rPr>
        <w:fldChar w:fldCharType="end"/>
      </w:r>
      <w:r w:rsidRPr="001E0AB4">
        <w:rPr>
          <w:rFonts w:ascii="Times New Roman" w:hAnsi="Times New Roman" w:cs="Times New Roman"/>
          <w:iCs/>
          <w:color w:val="000000"/>
        </w:rPr>
      </w:r>
      <w:r w:rsidRPr="001E0AB4">
        <w:rPr>
          <w:rFonts w:ascii="Times New Roman" w:hAnsi="Times New Roman" w:cs="Times New Roman"/>
          <w:iCs/>
          <w:color w:val="000000"/>
        </w:rPr>
        <w:fldChar w:fldCharType="separate"/>
      </w:r>
      <w:r w:rsidRPr="001E0AB4">
        <w:rPr>
          <w:rFonts w:ascii="Times New Roman" w:hAnsi="Times New Roman" w:cs="Times New Roman"/>
          <w:iCs/>
          <w:noProof/>
          <w:color w:val="000000"/>
          <w:vertAlign w:val="superscript"/>
        </w:rPr>
        <w:t>6,7</w:t>
      </w:r>
      <w:r w:rsidRPr="001E0AB4">
        <w:rPr>
          <w:rFonts w:ascii="Times New Roman" w:hAnsi="Times New Roman" w:cs="Times New Roman"/>
          <w:iCs/>
          <w:color w:val="000000"/>
        </w:rPr>
        <w:fldChar w:fldCharType="end"/>
      </w:r>
      <w:r w:rsidRPr="001E0AB4">
        <w:rPr>
          <w:rFonts w:ascii="Times New Roman" w:hAnsi="Times New Roman" w:cs="Times New Roman"/>
          <w:iCs/>
          <w:color w:val="000000"/>
        </w:rPr>
        <w:t xml:space="preserve"> rhinovirus,</w:t>
      </w:r>
      <w:r w:rsidRPr="001E0AB4">
        <w:rPr>
          <w:rFonts w:ascii="Times New Roman" w:hAnsi="Times New Roman" w:cs="Times New Roman"/>
          <w:iCs/>
          <w:color w:val="000000"/>
        </w:rPr>
        <w:fldChar w:fldCharType="begin">
          <w:fldData xml:space="preserve">PEVuZE5vdGU+PENpdGU+PEF1dGhvcj5MdTwvQXV0aG9yPjxZZWFyPjIwMDg8L1llYXI+PFJlY051
bT40ODU4PC9SZWNOdW0+PERpc3BsYXlUZXh0PjxzdHlsZSBmYWNlPSJzdXBlcnNjcmlwdCI+ODwv
c3R5bGU+PC9EaXNwbGF5VGV4dD48cmVjb3JkPjxyZWMtbnVtYmVyPjQ4NTg8L3JlYy1udW1iZXI+
PGZvcmVpZ24ta2V5cz48a2V5IGFwcD0iRU4iIGRiLWlkPSJyOTBlNXd2dDhyOXNwZGV6NTB0NTIy
dHB3Mnc5YWFkdnRkdnYiIHRpbWVzdGFtcD0iMTU0MDQyODAyNyI+NDg1ODwva2V5PjwvZm9yZWln
bi1rZXlzPjxyZWYtdHlwZSBuYW1lPSJKb3VybmFsIEFydGljbGUiPjE3PC9yZWYtdHlwZT48Y29u
dHJpYnV0b3JzPjxhdXRob3JzPjxhdXRob3I+THUsIFguPC9hdXRob3I+PGF1dGhvcj5Ib2xsb3dh
eSwgQi48L2F1dGhvcj48YXV0aG9yPkRhcmUsIFIuIEsuPC9hdXRob3I+PGF1dGhvcj5LdXlwZXJz
LCBKLjwvYXV0aG9yPjxhdXRob3I+WWFnaSwgUy48L2F1dGhvcj48YXV0aG9yPldpbGxpYW1zLCBK
LiBWLjwvYXV0aG9yPjxhdXRob3I+SGFsbCwgQy4gQi48L2F1dGhvcj48YXV0aG9yPkVyZG1hbiwg
RC4gRC48L2F1dGhvcj48L2F1dGhvcnM+PC9jb250cmlidXRvcnM+PGF1dGgtYWRkcmVzcz5HYXN0
cm9lbnRlcml0aXMgYW5kIFJlc3BpcmF0b3J5IFZpcnVzIExhYm9yYXRvcnkgQnJhbmNoLCBEaXZp
c2lvbiBvZiBWaXJhbCBEaXNlYXNlcywgQ2VudGVycyBmb3IgRGlzZWFzZSBDb250cm9sIGFuZCBQ
cmV2ZW50aW9uLCBBdGxhbnRhLCBHZW9yZ2lhLCBVU0EuPC9hdXRoLWFkZHJlc3M+PHRpdGxlcz48
dGl0bGU+UmVhbC10aW1lIHJldmVyc2UgdHJhbnNjcmlwdGlvbi1QQ1IgYXNzYXkgZm9yIGNvbXBy
ZWhlbnNpdmUgZGV0ZWN0aW9uIG9mIGh1bWFuIHJoaW5vdmlydXNlczwvdGl0bGU+PHNlY29uZGFy
eS10aXRsZT5KIENsaW4gTWljcm9iaW9sPC9zZWNvbmRhcnktdGl0bGU+PC90aXRsZXM+PHBlcmlv
ZGljYWw+PGZ1bGwtdGl0bGU+SiBDbGluIE1pY3JvYmlvbDwvZnVsbC10aXRsZT48L3BlcmlvZGlj
YWw+PHBhZ2VzPjUzMy05PC9wYWdlcz48dm9sdW1lPjQ2PC92b2x1bWU+PG51bWJlcj4yPC9udW1i
ZXI+PGVkaXRpb24+MjAwNy8xMi8wNzwvZWRpdGlvbj48a2V5d29yZHM+PGtleXdvcmQ+NSZhcG9z
OyBVbnRyYW5zbGF0ZWQgUmVnaW9ucy9nZW5ldGljczwva2V5d29yZD48a2V5d29yZD5EaXNlYXNl
IE91dGJyZWFrczwva2V5d29yZD48a2V5d29yZD5FbnRlcm92aXJ1cy9nZW5ldGljczwva2V5d29y
ZD48a2V5d29yZD5IdW1hbnM8L2tleXdvcmQ+PGtleXdvcmQ+TW9sZWN1bGFyIFNlcXVlbmNlIERh
dGE8L2tleXdvcmQ+PGtleXdvcmQ+UGljb3JuYXZpcmlkYWUgSW5mZWN0aW9ucy8qZGlhZ25vc2lz
L2VwaWRlbWlvbG9neS8qdmlyb2xvZ3k8L2tleXdvcmQ+PGtleXdvcmQ+Uk5BLCBWaXJhbC9nZW5l
dGljczwva2V5d29yZD48a2V5d29yZD5SZXNwaXJhdG9yeSBUcmFjdCBJbmZlY3Rpb25zL2VwaWRl
bWlvbG9neS8qdmlyb2xvZ3k8L2tleXdvcmQ+PGtleXdvcmQ+UmV2ZXJzZSBUcmFuc2NyaXB0YXNl
IFBvbHltZXJhc2UgQ2hhaW4gUmVhY3Rpb24vKm1ldGhvZHM8L2tleXdvcmQ+PGtleXdvcmQ+Umhp
bm92aXJ1cy8qY2xhc3NpZmljYXRpb24vZ2VuZXRpY3MvKmlzb2xhdGlvbiAmYW1wOyBwdXJpZmlj
YXRpb248L2tleXdvcmQ+PGtleXdvcmQ+U2Vuc2l0aXZpdHkgYW5kIFNwZWNpZmljaXR5PC9rZXl3
b3JkPjxrZXl3b3JkPlNlcXVlbmNlIEFuYWx5c2lzLCBETkE8L2tleXdvcmQ+PC9rZXl3b3Jkcz48
ZGF0ZXM+PHllYXI+MjAwODwveWVhcj48cHViLWRhdGVzPjxkYXRlPkZlYjwvZGF0ZT48L3B1Yi1k
YXRlcz48L2RhdGVzPjxpc2JuPjEwOTgtNjYwWCAoRWxlY3Ryb25pYykmI3hEOzAwOTUtMTEzNyAo
TGlua2luZyk8L2lzYm4+PGFjY2Vzc2lvbi1udW0+MTgwNTcxMzY8L2FjY2Vzc2lvbi1udW0+PHVy
bHM+PHJlbGF0ZWQtdXJscz48dXJsPmh0dHBzOi8vd3d3Lm5jYmkubmxtLm5paC5nb3YvcHVibWVk
LzE4MDU3MTM2PC91cmw+PC9yZWxhdGVkLXVybHM+PC91cmxzPjxjdXN0b20yPlBNQzIyMzgwNjk8
L2N1c3RvbTI+PGVsZWN0cm9uaWMtcmVzb3VyY2UtbnVtPjEwLjExMjgvSkNNLjAxNzM5LTA3PC9l
bGVjdHJvbmljLXJlc291cmNlLW51bT48L3JlY29yZD48L0NpdGU+PC9FbmROb3RlPn==
</w:fldData>
        </w:fldChar>
      </w:r>
      <w:r w:rsidRPr="001E0AB4">
        <w:rPr>
          <w:rFonts w:ascii="Times New Roman" w:hAnsi="Times New Roman" w:cs="Times New Roman"/>
          <w:iCs/>
          <w:color w:val="000000"/>
        </w:rPr>
        <w:instrText xml:space="preserve"> ADDIN EN.CITE </w:instrText>
      </w:r>
      <w:r w:rsidRPr="001E0AB4">
        <w:rPr>
          <w:rFonts w:ascii="Times New Roman" w:hAnsi="Times New Roman" w:cs="Times New Roman"/>
          <w:iCs/>
          <w:color w:val="000000"/>
        </w:rPr>
        <w:fldChar w:fldCharType="begin">
          <w:fldData xml:space="preserve">PEVuZE5vdGU+PENpdGU+PEF1dGhvcj5MdTwvQXV0aG9yPjxZZWFyPjIwMDg8L1llYXI+PFJlY051
bT40ODU4PC9SZWNOdW0+PERpc3BsYXlUZXh0PjxzdHlsZSBmYWNlPSJzdXBlcnNjcmlwdCI+ODwv
c3R5bGU+PC9EaXNwbGF5VGV4dD48cmVjb3JkPjxyZWMtbnVtYmVyPjQ4NTg8L3JlYy1udW1iZXI+
PGZvcmVpZ24ta2V5cz48a2V5IGFwcD0iRU4iIGRiLWlkPSJyOTBlNXd2dDhyOXNwZGV6NTB0NTIy
dHB3Mnc5YWFkdnRkdnYiIHRpbWVzdGFtcD0iMTU0MDQyODAyNyI+NDg1ODwva2V5PjwvZm9yZWln
bi1rZXlzPjxyZWYtdHlwZSBuYW1lPSJKb3VybmFsIEFydGljbGUiPjE3PC9yZWYtdHlwZT48Y29u
dHJpYnV0b3JzPjxhdXRob3JzPjxhdXRob3I+THUsIFguPC9hdXRob3I+PGF1dGhvcj5Ib2xsb3dh
eSwgQi48L2F1dGhvcj48YXV0aG9yPkRhcmUsIFIuIEsuPC9hdXRob3I+PGF1dGhvcj5LdXlwZXJz
LCBKLjwvYXV0aG9yPjxhdXRob3I+WWFnaSwgUy48L2F1dGhvcj48YXV0aG9yPldpbGxpYW1zLCBK
LiBWLjwvYXV0aG9yPjxhdXRob3I+SGFsbCwgQy4gQi48L2F1dGhvcj48YXV0aG9yPkVyZG1hbiwg
RC4gRC48L2F1dGhvcj48L2F1dGhvcnM+PC9jb250cmlidXRvcnM+PGF1dGgtYWRkcmVzcz5HYXN0
cm9lbnRlcml0aXMgYW5kIFJlc3BpcmF0b3J5IFZpcnVzIExhYm9yYXRvcnkgQnJhbmNoLCBEaXZp
c2lvbiBvZiBWaXJhbCBEaXNlYXNlcywgQ2VudGVycyBmb3IgRGlzZWFzZSBDb250cm9sIGFuZCBQ
cmV2ZW50aW9uLCBBdGxhbnRhLCBHZW9yZ2lhLCBVU0EuPC9hdXRoLWFkZHJlc3M+PHRpdGxlcz48
dGl0bGU+UmVhbC10aW1lIHJldmVyc2UgdHJhbnNjcmlwdGlvbi1QQ1IgYXNzYXkgZm9yIGNvbXBy
ZWhlbnNpdmUgZGV0ZWN0aW9uIG9mIGh1bWFuIHJoaW5vdmlydXNlczwvdGl0bGU+PHNlY29uZGFy
eS10aXRsZT5KIENsaW4gTWljcm9iaW9sPC9zZWNvbmRhcnktdGl0bGU+PC90aXRsZXM+PHBlcmlv
ZGljYWw+PGZ1bGwtdGl0bGU+SiBDbGluIE1pY3JvYmlvbDwvZnVsbC10aXRsZT48L3BlcmlvZGlj
YWw+PHBhZ2VzPjUzMy05PC9wYWdlcz48dm9sdW1lPjQ2PC92b2x1bWU+PG51bWJlcj4yPC9udW1i
ZXI+PGVkaXRpb24+MjAwNy8xMi8wNzwvZWRpdGlvbj48a2V5d29yZHM+PGtleXdvcmQ+NSZhcG9z
OyBVbnRyYW5zbGF0ZWQgUmVnaW9ucy9nZW5ldGljczwva2V5d29yZD48a2V5d29yZD5EaXNlYXNl
IE91dGJyZWFrczwva2V5d29yZD48a2V5d29yZD5FbnRlcm92aXJ1cy9nZW5ldGljczwva2V5d29y
ZD48a2V5d29yZD5IdW1hbnM8L2tleXdvcmQ+PGtleXdvcmQ+TW9sZWN1bGFyIFNlcXVlbmNlIERh
dGE8L2tleXdvcmQ+PGtleXdvcmQ+UGljb3JuYXZpcmlkYWUgSW5mZWN0aW9ucy8qZGlhZ25vc2lz
L2VwaWRlbWlvbG9neS8qdmlyb2xvZ3k8L2tleXdvcmQ+PGtleXdvcmQ+Uk5BLCBWaXJhbC9nZW5l
dGljczwva2V5d29yZD48a2V5d29yZD5SZXNwaXJhdG9yeSBUcmFjdCBJbmZlY3Rpb25zL2VwaWRl
bWlvbG9neS8qdmlyb2xvZ3k8L2tleXdvcmQ+PGtleXdvcmQ+UmV2ZXJzZSBUcmFuc2NyaXB0YXNl
IFBvbHltZXJhc2UgQ2hhaW4gUmVhY3Rpb24vKm1ldGhvZHM8L2tleXdvcmQ+PGtleXdvcmQ+Umhp
bm92aXJ1cy8qY2xhc3NpZmljYXRpb24vZ2VuZXRpY3MvKmlzb2xhdGlvbiAmYW1wOyBwdXJpZmlj
YXRpb248L2tleXdvcmQ+PGtleXdvcmQ+U2Vuc2l0aXZpdHkgYW5kIFNwZWNpZmljaXR5PC9rZXl3
b3JkPjxrZXl3b3JkPlNlcXVlbmNlIEFuYWx5c2lzLCBETkE8L2tleXdvcmQ+PC9rZXl3b3Jkcz48
ZGF0ZXM+PHllYXI+MjAwODwveWVhcj48cHViLWRhdGVzPjxkYXRlPkZlYjwvZGF0ZT48L3B1Yi1k
YXRlcz48L2RhdGVzPjxpc2JuPjEwOTgtNjYwWCAoRWxlY3Ryb25pYykmI3hEOzAwOTUtMTEzNyAo
TGlua2luZyk8L2lzYm4+PGFjY2Vzc2lvbi1udW0+MTgwNTcxMzY8L2FjY2Vzc2lvbi1udW0+PHVy
bHM+PHJlbGF0ZWQtdXJscz48dXJsPmh0dHBzOi8vd3d3Lm5jYmkubmxtLm5paC5nb3YvcHVibWVk
LzE4MDU3MTM2PC91cmw+PC9yZWxhdGVkLXVybHM+PC91cmxzPjxjdXN0b20yPlBNQzIyMzgwNjk8
L2N1c3RvbTI+PGVsZWN0cm9uaWMtcmVzb3VyY2UtbnVtPjEwLjExMjgvSkNNLjAxNzM5LTA3PC9l
bGVjdHJvbmljLXJlc291cmNlLW51bT48L3JlY29yZD48L0NpdGU+PC9FbmROb3RlPn==
</w:fldData>
        </w:fldChar>
      </w:r>
      <w:r w:rsidRPr="001E0AB4">
        <w:rPr>
          <w:rFonts w:ascii="Times New Roman" w:hAnsi="Times New Roman" w:cs="Times New Roman"/>
          <w:iCs/>
          <w:color w:val="000000"/>
        </w:rPr>
        <w:instrText xml:space="preserve"> ADDIN EN.CITE.DATA </w:instrText>
      </w:r>
      <w:r w:rsidRPr="001E0AB4">
        <w:rPr>
          <w:rFonts w:ascii="Times New Roman" w:hAnsi="Times New Roman" w:cs="Times New Roman"/>
          <w:iCs/>
          <w:color w:val="000000"/>
        </w:rPr>
      </w:r>
      <w:r w:rsidRPr="001E0AB4">
        <w:rPr>
          <w:rFonts w:ascii="Times New Roman" w:hAnsi="Times New Roman" w:cs="Times New Roman"/>
          <w:iCs/>
          <w:color w:val="000000"/>
        </w:rPr>
        <w:fldChar w:fldCharType="end"/>
      </w:r>
      <w:r w:rsidRPr="001E0AB4">
        <w:rPr>
          <w:rFonts w:ascii="Times New Roman" w:hAnsi="Times New Roman" w:cs="Times New Roman"/>
          <w:iCs/>
          <w:color w:val="000000"/>
        </w:rPr>
      </w:r>
      <w:r w:rsidRPr="001E0AB4">
        <w:rPr>
          <w:rFonts w:ascii="Times New Roman" w:hAnsi="Times New Roman" w:cs="Times New Roman"/>
          <w:iCs/>
          <w:color w:val="000000"/>
        </w:rPr>
        <w:fldChar w:fldCharType="separate"/>
      </w:r>
      <w:r w:rsidRPr="001E0AB4">
        <w:rPr>
          <w:rFonts w:ascii="Times New Roman" w:hAnsi="Times New Roman" w:cs="Times New Roman"/>
          <w:iCs/>
          <w:noProof/>
          <w:color w:val="000000"/>
          <w:vertAlign w:val="superscript"/>
        </w:rPr>
        <w:t>8</w:t>
      </w:r>
      <w:r w:rsidRPr="001E0AB4">
        <w:rPr>
          <w:rFonts w:ascii="Times New Roman" w:hAnsi="Times New Roman" w:cs="Times New Roman"/>
          <w:iCs/>
          <w:color w:val="000000"/>
        </w:rPr>
        <w:fldChar w:fldCharType="end"/>
      </w:r>
      <w:r w:rsidRPr="001E0AB4">
        <w:rPr>
          <w:rFonts w:ascii="Times New Roman" w:hAnsi="Times New Roman" w:cs="Times New Roman"/>
          <w:iCs/>
          <w:color w:val="000000"/>
        </w:rPr>
        <w:t xml:space="preserve"> coronaviruses (NL-63, OC-43, HKU1,</w:t>
      </w:r>
      <w:r w:rsidRPr="001E0AB4">
        <w:rPr>
          <w:rFonts w:ascii="Times New Roman" w:hAnsi="Times New Roman" w:cs="Times New Roman"/>
          <w:iCs/>
          <w:color w:val="000000"/>
        </w:rPr>
        <w:fldChar w:fldCharType="begin">
          <w:fldData xml:space="preserve">PEVuZE5vdGU+PENpdGU+PEF1dGhvcj5BcmJvdXI8L0F1dGhvcj48WWVhcj4yMDAwPC9ZZWFyPjxS
ZWNOdW0+NDg1MTwvUmVjTnVtPjxEaXNwbGF5VGV4dD48c3R5bGUgZmFjZT0ic3VwZXJzY3JpcHQi
PjksMTA8L3N0eWxlPjwvRGlzcGxheVRleHQ+PHJlY29yZD48cmVjLW51bWJlcj40ODUxPC9yZWMt
bnVtYmVyPjxmb3JlaWduLWtleXM+PGtleSBhcHA9IkVOIiBkYi1pZD0icjkwZTV3dnQ4cjlzcGRl
ejUwdDUyMnRwdzJ3OWFhZHZ0ZHZ2IiB0aW1lc3RhbXA9IjE1NDA0Mjc0NTYiPjQ4NTE8L2tleT48
L2ZvcmVpZ24ta2V5cz48cmVmLXR5cGUgbmFtZT0iSm91cm5hbCBBcnRpY2xlIj4xNzwvcmVmLXR5
cGU+PGNvbnRyaWJ1dG9ycz48YXV0aG9ycz48YXV0aG9yPkFyYm91ciwgTi48L2F1dGhvcj48YXV0
aG9yPkRheSwgUi48L2F1dGhvcj48YXV0aG9yPk5ld2NvbWJlLCBKLjwvYXV0aG9yPjxhdXRob3I+
VGFsYm90LCBQLiBKLjwvYXV0aG9yPjwvYXV0aG9ycz48L2NvbnRyaWJ1dG9ycz48YXV0aC1hZGRy
ZXNzPkxhYm9yYXRvcnkgb2YgTmV1cm9pbW11bm92aXJvbG9neSwgSHVtYW4gSGVhbHRoIFJlc2Vh
cmNoIENlbnRlciwgSU5SUy1Bcm1hbmQtRnJhcHBpZXIgSW5zdGl0dXRlLCBVbml2ZXJzaXR5IG9m
IFF1ZWJlYywgTGF2YWwsIFF1ZWJlYywgQ2FuYWRhIEg3ViAxQjcuPC9hdXRoLWFkZHJlc3M+PHRp
dGxlcz48dGl0bGU+TmV1cm9pbnZhc2lvbiBieSBodW1hbiByZXNwaXJhdG9yeSBjb3JvbmF2aXJ1
c2VzPC90aXRsZT48c2Vjb25kYXJ5LXRpdGxlPkogVmlyb2w8L3NlY29uZGFyeS10aXRsZT48L3Rp
dGxlcz48cGVyaW9kaWNhbD48ZnVsbC10aXRsZT5KIFZpcm9sPC9mdWxsLXRpdGxlPjwvcGVyaW9k
aWNhbD48cGFnZXM+ODkxMy0yMTwvcGFnZXM+PHZvbHVtZT43NDwvdm9sdW1lPjxudW1iZXI+MTk8
L251bWJlcj48ZWRpdGlvbj4yMDAwLzA5LzEyPC9lZGl0aW9uPjxrZXl3b3Jkcz48a2V5d29yZD5C
cmFpbi9wYXRob2xvZ3kvdmlyb2xvZ3k8L2tleXdvcmQ+PGtleXdvcmQ+Q29yb25hdmlydXMvKmlz
b2xhdGlvbiAmYW1wOyBwdXJpZmljYXRpb248L2tleXdvcmQ+PGtleXdvcmQ+KkNvcm9uYXZpcnVz
IDIyOUUsIEh1bWFuPC9rZXl3b3JkPjxrZXl3b3JkPkNvcm9uYXZpcnVzIEluZmVjdGlvbnMvcGF0
aG9sb2d5Lyp2aXJvbG9neTwva2V5d29yZD48a2V5d29yZD4qQ29yb25hdmlydXMgT0M0MywgSHVt
YW48L2tleXdvcmQ+PGtleXdvcmQ+SHVtYW5zPC9rZXl3b3JkPjxrZXl3b3JkPkluIFNpdHUgSHli
cmlkaXphdGlvbjwva2V5d29yZD48a2V5d29yZD5NdWx0aXBsZSBTY2xlcm9zaXMvcGF0aG9sb2d5
Lyp2aXJvbG9neTwva2V5d29yZD48a2V5d29yZD5OZXVyb25zLyp2aXJvbG9neTwva2V5d29yZD48
a2V5d29yZD5WaXJ1cyBSZXBsaWNhdGlvbjwva2V5d29yZD48L2tleXdvcmRzPjxkYXRlcz48eWVh
cj4yMDAwPC95ZWFyPjxwdWItZGF0ZXM+PGRhdGU+T2N0PC9kYXRlPjwvcHViLWRhdGVzPjwvZGF0
ZXM+PGlzYm4+MDAyMi01MzhYIChQcmludCkmI3hEOzAwMjItNTM4WCAoTGlua2luZyk8L2lzYm4+
PGFjY2Vzc2lvbi1udW0+MTA5ODIzMzQ8L2FjY2Vzc2lvbi1udW0+PHVybHM+PHJlbGF0ZWQtdXJs
cz48dXJsPmh0dHBzOi8vd3d3Lm5jYmkubmxtLm5paC5nb3YvcHVibWVkLzEwOTgyMzM0PC91cmw+
PC9yZWxhdGVkLXVybHM+PC91cmxzPjxjdXN0b20yPlBNQzEwMjA4NjwvY3VzdG9tMj48L3JlY29y
ZD48L0NpdGU+PENpdGU+PEF1dGhvcj5EYXJlPC9BdXRob3I+PFllYXI+MjAwNzwvWWVhcj48UmVj
TnVtPjQ4NTM8L1JlY051bT48cmVjb3JkPjxyZWMtbnVtYmVyPjQ4NTM8L3JlYy1udW1iZXI+PGZv
cmVpZ24ta2V5cz48a2V5IGFwcD0iRU4iIGRiLWlkPSJyOTBlNXd2dDhyOXNwZGV6NTB0NTIydHB3
Mnc5YWFkdnRkdnYiIHRpbWVzdGFtcD0iMTU0MDQyNzc0MiI+NDg1Mzwva2V5PjwvZm9yZWlnbi1r
ZXlzPjxyZWYtdHlwZSBuYW1lPSJKb3VybmFsIEFydGljbGUiPjE3PC9yZWYtdHlwZT48Y29udHJp
YnV0b3JzPjxhdXRob3JzPjxhdXRob3I+RGFyZSwgUi4gSy48L2F1dGhvcj48YXV0aG9yPkZyeSwg
QS4gTS48L2F1dGhvcj48YXV0aG9yPkNoaXR0YWdhbnBpdGNoLCBNLjwvYXV0aG9yPjxhdXRob3I+
U2F3YW5wYW55YWxlcnQsIFAuPC9hdXRob3I+PGF1dGhvcj5PbHNlbiwgUy4gSi48L2F1dGhvcj48
YXV0aG9yPkVyZG1hbiwgRC4gRC48L2F1dGhvcj48L2F1dGhvcnM+PC9jb250cmlidXRvcnM+PGF1
dGgtYWRkcmVzcz5SZXNwaXJhdG9yeSBhbmQgR2FzdHJvZW50ZXJpdGlzIFZpcnVzZXMgQnJhbmNo
LCBDZW50ZXJzIGZvciBEaXNlYXNlIENvbnRyb2wgYW5kIFByZXZlbnRpb24sIEF0bGFudGEsIEdB
IDMwMzMzLCBVU0EuPC9hdXRoLWFkZHJlc3M+PHRpdGxlcz48dGl0bGU+SHVtYW4gY29yb25hdmly
dXMgaW5mZWN0aW9ucyBpbiBydXJhbCBUaGFpbGFuZDogYSBjb21wcmVoZW5zaXZlIHN0dWR5IHVz
aW5nIHJlYWwtdGltZSByZXZlcnNlLXRyYW5zY3JpcHRpb24gcG9seW1lcmFzZSBjaGFpbiByZWFj
dGlvbiBhc3NheXM8L3RpdGxlPjxzZWNvbmRhcnktdGl0bGU+SiBJbmZlY3QgRGlzPC9zZWNvbmRh
cnktdGl0bGU+PC90aXRsZXM+PHBlcmlvZGljYWw+PGZ1bGwtdGl0bGU+SiBJbmZlY3QgRGlzPC9m
dWxsLXRpdGxlPjxhYmJyLTE+VGhlIEpvdXJuYWwgb2YgaW5mZWN0aW91cyBkaXNlYXNlczwvYWJi
ci0xPjwvcGVyaW9kaWNhbD48cGFnZXM+MTMyMS04PC9wYWdlcz48dm9sdW1lPjE5Njwvdm9sdW1l
PjxudW1iZXI+OTwvbnVtYmVyPjxlZGl0aW9uPjIwMDcvMTAvMDk8L2VkaXRpb24+PGtleXdvcmRz
PjxrZXl3b3JkPkFkb2xlc2NlbnQ8L2tleXdvcmQ+PGtleXdvcmQ+QWR1bHQ8L2tleXdvcmQ+PGtl
eXdvcmQ+QWdlZDwva2V5d29yZD48a2V5d29yZD5DaGlsZDwva2V5d29yZD48a2V5d29yZD5DaGls
ZCwgUHJlc2Nob29sPC9rZXl3b3JkPjxrZXl3b3JkPkNvcm9uYXZpcnVzIEluZmVjdGlvbnMvKmVw
aWRlbWlvbG9neS92aXJvbG9neTwva2V5d29yZD48a2V5d29yZD5GZW1hbGU8L2tleXdvcmQ+PGtl
eXdvcmQ+SHVtYW5zPC9rZXl3b3JkPjxrZXl3b3JkPkluZmFudDwva2V5d29yZD48a2V5d29yZD5N
YWxlPC9rZXl3b3JkPjxrZXl3b3JkPk1pZGRsZSBBZ2VkPC9rZXl3b3JkPjxrZXl3b3JkPlBuZXVt
b25pYSwgVmlyYWwvZXBpZGVtaW9sb2d5Lyp2aXJvbG9neTwva2V5d29yZD48a2V5d29yZD4qUmV2
ZXJzZSBUcmFuc2NyaXB0YXNlIFBvbHltZXJhc2UgQ2hhaW4gUmVhY3Rpb248L2tleXdvcmQ+PGtl
eXdvcmQ+UnVyYWwgUG9wdWxhdGlvbjwva2V5d29yZD48a2V5d29yZD5TZW5zaXRpdml0eSBhbmQg
U3BlY2lmaWNpdHk8L2tleXdvcmQ+PGtleXdvcmQ+VGhhaWxhbmQvZXBpZGVtaW9sb2d5PC9rZXl3
b3JkPjwva2V5d29yZHM+PGRhdGVzPjx5ZWFyPjIwMDc8L3llYXI+PHB1Yi1kYXRlcz48ZGF0ZT5O
b3YgMTwvZGF0ZT48L3B1Yi1kYXRlcz48L2RhdGVzPjxpc2JuPjAwMjItMTg5OSAoUHJpbnQpJiN4
RDswMDIyLTE4OTkgKExpbmtpbmcpPC9pc2JuPjxhY2Nlc3Npb24tbnVtPjE3OTIyMzk2PC9hY2Nl
c3Npb24tbnVtPjx1cmxzPjxyZWxhdGVkLXVybHM+PHVybD5odHRwczovL3d3dy5uY2JpLm5sbS5u
aWguZ292L3B1Ym1lZC8xNzkyMjM5NjwvdXJsPjwvcmVsYXRlZC11cmxzPjwvdXJscz48ZWxlY3Ry
b25pYy1yZXNvdXJjZS1udW0+MTAuMTA4Ni81MjEzMDg8L2VsZWN0cm9uaWMtcmVzb3VyY2UtbnVt
PjwvcmVjb3JkPjwvQ2l0ZT48L0VuZE5vdGU+
</w:fldData>
        </w:fldChar>
      </w:r>
      <w:r w:rsidRPr="001E0AB4">
        <w:rPr>
          <w:rFonts w:ascii="Times New Roman" w:hAnsi="Times New Roman" w:cs="Times New Roman"/>
          <w:iCs/>
          <w:color w:val="000000"/>
        </w:rPr>
        <w:instrText xml:space="preserve"> ADDIN EN.CITE </w:instrText>
      </w:r>
      <w:r w:rsidRPr="001E0AB4">
        <w:rPr>
          <w:rFonts w:ascii="Times New Roman" w:hAnsi="Times New Roman" w:cs="Times New Roman"/>
          <w:iCs/>
          <w:color w:val="000000"/>
        </w:rPr>
        <w:fldChar w:fldCharType="begin">
          <w:fldData xml:space="preserve">PEVuZE5vdGU+PENpdGU+PEF1dGhvcj5BcmJvdXI8L0F1dGhvcj48WWVhcj4yMDAwPC9ZZWFyPjxS
ZWNOdW0+NDg1MTwvUmVjTnVtPjxEaXNwbGF5VGV4dD48c3R5bGUgZmFjZT0ic3VwZXJzY3JpcHQi
PjksMTA8L3N0eWxlPjwvRGlzcGxheVRleHQ+PHJlY29yZD48cmVjLW51bWJlcj40ODUxPC9yZWMt
bnVtYmVyPjxmb3JlaWduLWtleXM+PGtleSBhcHA9IkVOIiBkYi1pZD0icjkwZTV3dnQ4cjlzcGRl
ejUwdDUyMnRwdzJ3OWFhZHZ0ZHZ2IiB0aW1lc3RhbXA9IjE1NDA0Mjc0NTYiPjQ4NTE8L2tleT48
L2ZvcmVpZ24ta2V5cz48cmVmLXR5cGUgbmFtZT0iSm91cm5hbCBBcnRpY2xlIj4xNzwvcmVmLXR5
cGU+PGNvbnRyaWJ1dG9ycz48YXV0aG9ycz48YXV0aG9yPkFyYm91ciwgTi48L2F1dGhvcj48YXV0
aG9yPkRheSwgUi48L2F1dGhvcj48YXV0aG9yPk5ld2NvbWJlLCBKLjwvYXV0aG9yPjxhdXRob3I+
VGFsYm90LCBQLiBKLjwvYXV0aG9yPjwvYXV0aG9ycz48L2NvbnRyaWJ1dG9ycz48YXV0aC1hZGRy
ZXNzPkxhYm9yYXRvcnkgb2YgTmV1cm9pbW11bm92aXJvbG9neSwgSHVtYW4gSGVhbHRoIFJlc2Vh
cmNoIENlbnRlciwgSU5SUy1Bcm1hbmQtRnJhcHBpZXIgSW5zdGl0dXRlLCBVbml2ZXJzaXR5IG9m
IFF1ZWJlYywgTGF2YWwsIFF1ZWJlYywgQ2FuYWRhIEg3ViAxQjcuPC9hdXRoLWFkZHJlc3M+PHRp
dGxlcz48dGl0bGU+TmV1cm9pbnZhc2lvbiBieSBodW1hbiByZXNwaXJhdG9yeSBjb3JvbmF2aXJ1
c2VzPC90aXRsZT48c2Vjb25kYXJ5LXRpdGxlPkogVmlyb2w8L3NlY29uZGFyeS10aXRsZT48L3Rp
dGxlcz48cGVyaW9kaWNhbD48ZnVsbC10aXRsZT5KIFZpcm9sPC9mdWxsLXRpdGxlPjwvcGVyaW9k
aWNhbD48cGFnZXM+ODkxMy0yMTwvcGFnZXM+PHZvbHVtZT43NDwvdm9sdW1lPjxudW1iZXI+MTk8
L251bWJlcj48ZWRpdGlvbj4yMDAwLzA5LzEyPC9lZGl0aW9uPjxrZXl3b3Jkcz48a2V5d29yZD5C
cmFpbi9wYXRob2xvZ3kvdmlyb2xvZ3k8L2tleXdvcmQ+PGtleXdvcmQ+Q29yb25hdmlydXMvKmlz
b2xhdGlvbiAmYW1wOyBwdXJpZmljYXRpb248L2tleXdvcmQ+PGtleXdvcmQ+KkNvcm9uYXZpcnVz
IDIyOUUsIEh1bWFuPC9rZXl3b3JkPjxrZXl3b3JkPkNvcm9uYXZpcnVzIEluZmVjdGlvbnMvcGF0
aG9sb2d5Lyp2aXJvbG9neTwva2V5d29yZD48a2V5d29yZD4qQ29yb25hdmlydXMgT0M0MywgSHVt
YW48L2tleXdvcmQ+PGtleXdvcmQ+SHVtYW5zPC9rZXl3b3JkPjxrZXl3b3JkPkluIFNpdHUgSHli
cmlkaXphdGlvbjwva2V5d29yZD48a2V5d29yZD5NdWx0aXBsZSBTY2xlcm9zaXMvcGF0aG9sb2d5
Lyp2aXJvbG9neTwva2V5d29yZD48a2V5d29yZD5OZXVyb25zLyp2aXJvbG9neTwva2V5d29yZD48
a2V5d29yZD5WaXJ1cyBSZXBsaWNhdGlvbjwva2V5d29yZD48L2tleXdvcmRzPjxkYXRlcz48eWVh
cj4yMDAwPC95ZWFyPjxwdWItZGF0ZXM+PGRhdGU+T2N0PC9kYXRlPjwvcHViLWRhdGVzPjwvZGF0
ZXM+PGlzYm4+MDAyMi01MzhYIChQcmludCkmI3hEOzAwMjItNTM4WCAoTGlua2luZyk8L2lzYm4+
PGFjY2Vzc2lvbi1udW0+MTA5ODIzMzQ8L2FjY2Vzc2lvbi1udW0+PHVybHM+PHJlbGF0ZWQtdXJs
cz48dXJsPmh0dHBzOi8vd3d3Lm5jYmkubmxtLm5paC5nb3YvcHVibWVkLzEwOTgyMzM0PC91cmw+
PC9yZWxhdGVkLXVybHM+PC91cmxzPjxjdXN0b20yPlBNQzEwMjA4NjwvY3VzdG9tMj48L3JlY29y
ZD48L0NpdGU+PENpdGU+PEF1dGhvcj5EYXJlPC9BdXRob3I+PFllYXI+MjAwNzwvWWVhcj48UmVj
TnVtPjQ4NTM8L1JlY051bT48cmVjb3JkPjxyZWMtbnVtYmVyPjQ4NTM8L3JlYy1udW1iZXI+PGZv
cmVpZ24ta2V5cz48a2V5IGFwcD0iRU4iIGRiLWlkPSJyOTBlNXd2dDhyOXNwZGV6NTB0NTIydHB3
Mnc5YWFkdnRkdnYiIHRpbWVzdGFtcD0iMTU0MDQyNzc0MiI+NDg1Mzwva2V5PjwvZm9yZWlnbi1r
ZXlzPjxyZWYtdHlwZSBuYW1lPSJKb3VybmFsIEFydGljbGUiPjE3PC9yZWYtdHlwZT48Y29udHJp
YnV0b3JzPjxhdXRob3JzPjxhdXRob3I+RGFyZSwgUi4gSy48L2F1dGhvcj48YXV0aG9yPkZyeSwg
QS4gTS48L2F1dGhvcj48YXV0aG9yPkNoaXR0YWdhbnBpdGNoLCBNLjwvYXV0aG9yPjxhdXRob3I+
U2F3YW5wYW55YWxlcnQsIFAuPC9hdXRob3I+PGF1dGhvcj5PbHNlbiwgUy4gSi48L2F1dGhvcj48
YXV0aG9yPkVyZG1hbiwgRC4gRC48L2F1dGhvcj48L2F1dGhvcnM+PC9jb250cmlidXRvcnM+PGF1
dGgtYWRkcmVzcz5SZXNwaXJhdG9yeSBhbmQgR2FzdHJvZW50ZXJpdGlzIFZpcnVzZXMgQnJhbmNo
LCBDZW50ZXJzIGZvciBEaXNlYXNlIENvbnRyb2wgYW5kIFByZXZlbnRpb24sIEF0bGFudGEsIEdB
IDMwMzMzLCBVU0EuPC9hdXRoLWFkZHJlc3M+PHRpdGxlcz48dGl0bGU+SHVtYW4gY29yb25hdmly
dXMgaW5mZWN0aW9ucyBpbiBydXJhbCBUaGFpbGFuZDogYSBjb21wcmVoZW5zaXZlIHN0dWR5IHVz
aW5nIHJlYWwtdGltZSByZXZlcnNlLXRyYW5zY3JpcHRpb24gcG9seW1lcmFzZSBjaGFpbiByZWFj
dGlvbiBhc3NheXM8L3RpdGxlPjxzZWNvbmRhcnktdGl0bGU+SiBJbmZlY3QgRGlzPC9zZWNvbmRh
cnktdGl0bGU+PC90aXRsZXM+PHBlcmlvZGljYWw+PGZ1bGwtdGl0bGU+SiBJbmZlY3QgRGlzPC9m
dWxsLXRpdGxlPjxhYmJyLTE+VGhlIEpvdXJuYWwgb2YgaW5mZWN0aW91cyBkaXNlYXNlczwvYWJi
ci0xPjwvcGVyaW9kaWNhbD48cGFnZXM+MTMyMS04PC9wYWdlcz48dm9sdW1lPjE5Njwvdm9sdW1l
PjxudW1iZXI+OTwvbnVtYmVyPjxlZGl0aW9uPjIwMDcvMTAvMDk8L2VkaXRpb24+PGtleXdvcmRz
PjxrZXl3b3JkPkFkb2xlc2NlbnQ8L2tleXdvcmQ+PGtleXdvcmQ+QWR1bHQ8L2tleXdvcmQ+PGtl
eXdvcmQ+QWdlZDwva2V5d29yZD48a2V5d29yZD5DaGlsZDwva2V5d29yZD48a2V5d29yZD5DaGls
ZCwgUHJlc2Nob29sPC9rZXl3b3JkPjxrZXl3b3JkPkNvcm9uYXZpcnVzIEluZmVjdGlvbnMvKmVw
aWRlbWlvbG9neS92aXJvbG9neTwva2V5d29yZD48a2V5d29yZD5GZW1hbGU8L2tleXdvcmQ+PGtl
eXdvcmQ+SHVtYW5zPC9rZXl3b3JkPjxrZXl3b3JkPkluZmFudDwva2V5d29yZD48a2V5d29yZD5N
YWxlPC9rZXl3b3JkPjxrZXl3b3JkPk1pZGRsZSBBZ2VkPC9rZXl3b3JkPjxrZXl3b3JkPlBuZXVt
b25pYSwgVmlyYWwvZXBpZGVtaW9sb2d5Lyp2aXJvbG9neTwva2V5d29yZD48a2V5d29yZD4qUmV2
ZXJzZSBUcmFuc2NyaXB0YXNlIFBvbHltZXJhc2UgQ2hhaW4gUmVhY3Rpb248L2tleXdvcmQ+PGtl
eXdvcmQ+UnVyYWwgUG9wdWxhdGlvbjwva2V5d29yZD48a2V5d29yZD5TZW5zaXRpdml0eSBhbmQg
U3BlY2lmaWNpdHk8L2tleXdvcmQ+PGtleXdvcmQ+VGhhaWxhbmQvZXBpZGVtaW9sb2d5PC9rZXl3
b3JkPjwva2V5d29yZHM+PGRhdGVzPjx5ZWFyPjIwMDc8L3llYXI+PHB1Yi1kYXRlcz48ZGF0ZT5O
b3YgMTwvZGF0ZT48L3B1Yi1kYXRlcz48L2RhdGVzPjxpc2JuPjAwMjItMTg5OSAoUHJpbnQpJiN4
RDswMDIyLTE4OTkgKExpbmtpbmcpPC9pc2JuPjxhY2Nlc3Npb24tbnVtPjE3OTIyMzk2PC9hY2Nl
c3Npb24tbnVtPjx1cmxzPjxyZWxhdGVkLXVybHM+PHVybD5odHRwczovL3d3dy5uY2JpLm5sbS5u
aWguZ292L3B1Ym1lZC8xNzkyMjM5NjwvdXJsPjwvcmVsYXRlZC11cmxzPjwvdXJscz48ZWxlY3Ry
b25pYy1yZXNvdXJjZS1udW0+MTAuMTA4Ni81MjEzMDg8L2VsZWN0cm9uaWMtcmVzb3VyY2UtbnVt
PjwvcmVjb3JkPjwvQ2l0ZT48L0VuZE5vdGU+
</w:fldData>
        </w:fldChar>
      </w:r>
      <w:r w:rsidRPr="001E0AB4">
        <w:rPr>
          <w:rFonts w:ascii="Times New Roman" w:hAnsi="Times New Roman" w:cs="Times New Roman"/>
          <w:iCs/>
          <w:color w:val="000000"/>
        </w:rPr>
        <w:instrText xml:space="preserve"> ADDIN EN.CITE.DATA </w:instrText>
      </w:r>
      <w:r w:rsidRPr="001E0AB4">
        <w:rPr>
          <w:rFonts w:ascii="Times New Roman" w:hAnsi="Times New Roman" w:cs="Times New Roman"/>
          <w:iCs/>
          <w:color w:val="000000"/>
        </w:rPr>
      </w:r>
      <w:r w:rsidRPr="001E0AB4">
        <w:rPr>
          <w:rFonts w:ascii="Times New Roman" w:hAnsi="Times New Roman" w:cs="Times New Roman"/>
          <w:iCs/>
          <w:color w:val="000000"/>
        </w:rPr>
        <w:fldChar w:fldCharType="end"/>
      </w:r>
      <w:r w:rsidRPr="001E0AB4">
        <w:rPr>
          <w:rFonts w:ascii="Times New Roman" w:hAnsi="Times New Roman" w:cs="Times New Roman"/>
          <w:iCs/>
          <w:color w:val="000000"/>
        </w:rPr>
      </w:r>
      <w:r w:rsidRPr="001E0AB4">
        <w:rPr>
          <w:rFonts w:ascii="Times New Roman" w:hAnsi="Times New Roman" w:cs="Times New Roman"/>
          <w:iCs/>
          <w:color w:val="000000"/>
        </w:rPr>
        <w:fldChar w:fldCharType="separate"/>
      </w:r>
      <w:r w:rsidRPr="001E0AB4">
        <w:rPr>
          <w:rFonts w:ascii="Times New Roman" w:hAnsi="Times New Roman" w:cs="Times New Roman"/>
          <w:iCs/>
          <w:noProof/>
          <w:color w:val="000000"/>
          <w:vertAlign w:val="superscript"/>
        </w:rPr>
        <w:t>9,10</w:t>
      </w:r>
      <w:r w:rsidRPr="001E0AB4">
        <w:rPr>
          <w:rFonts w:ascii="Times New Roman" w:hAnsi="Times New Roman" w:cs="Times New Roman"/>
          <w:iCs/>
          <w:color w:val="000000"/>
        </w:rPr>
        <w:fldChar w:fldCharType="end"/>
      </w:r>
      <w:r w:rsidRPr="001E0AB4">
        <w:rPr>
          <w:rFonts w:ascii="Times New Roman" w:hAnsi="Times New Roman" w:cs="Times New Roman"/>
          <w:iCs/>
          <w:color w:val="000000"/>
        </w:rPr>
        <w:t xml:space="preserve"> and 229E), human metapneumovirus (hMPV),</w:t>
      </w:r>
      <w:r w:rsidRPr="001E0AB4">
        <w:rPr>
          <w:rFonts w:ascii="Times New Roman" w:hAnsi="Times New Roman" w:cs="Times New Roman"/>
          <w:iCs/>
          <w:color w:val="000000"/>
        </w:rPr>
        <w:fldChar w:fldCharType="begin">
          <w:fldData xml:space="preserve">PEVuZE5vdGU+PENpdGU+PEF1dGhvcj5LdXlwZXJzPC9BdXRob3I+PFllYXI+MjAwNjwvWWVhcj48
UmVjTnVtPjQ4NTY8L1JlY051bT48RGlzcGxheVRleHQ+PHN0eWxlIGZhY2U9InN1cGVyc2NyaXB0
Ij43PC9zdHlsZT48L0Rpc3BsYXlUZXh0PjxyZWNvcmQ+PHJlYy1udW1iZXI+NDg1NjwvcmVjLW51
bWJlcj48Zm9yZWlnbi1rZXlzPjxrZXkgYXBwPSJFTiIgZGItaWQ9InI5MGU1d3Z0OHI5c3BkZXo1
MHQ1MjJ0cHcydzlhYWR2dGR2diIgdGltZXN0YW1wPSIxNTQwNDI3OTA2Ij40ODU2PC9rZXk+PC9m
b3JlaWduLWtleXM+PHJlZi10eXBlIG5hbWU9IkpvdXJuYWwgQXJ0aWNsZSI+MTc8L3JlZi10eXBl
Pjxjb250cmlidXRvcnM+PGF1dGhvcnM+PGF1dGhvcj5LdXlwZXJzLCBKLjwvYXV0aG9yPjxhdXRo
b3I+V3JpZ2h0LCBOLjwvYXV0aG9yPjxhdXRob3I+RmVycmVuYmVyZywgSi48L2F1dGhvcj48YXV0
aG9yPkh1YW5nLCBNLiBMLjwvYXV0aG9yPjxhdXRob3I+Q2VudCwgQS48L2F1dGhvcj48YXV0aG9y
PkNvcmV5LCBMLjwvYXV0aG9yPjxhdXRob3I+TW9ycm93LCBSLjwvYXV0aG9yPjwvYXV0aG9ycz48
L2NvbnRyaWJ1dG9ycz48YXV0aC1hZGRyZXNzPkRlcGFydG1lbnQgb2YgTGFib3JhdG9yeSBNZWRp
Y2luZSwgVW5pdmVyc2l0eSBvZiBXYXNoaW5ndG9uLCA0ODAwIFNhbmQgUG9pbnQgV2F5IE5FLCBS
b29tIFc4ODE0LCBTZWF0dGxlLCBXQSA5ODEwNSwgVVNBLiBqYW5lLmt1eXBlcnNAc2VhdHRsZWNo
aWxkcmVucy5vcmc8L2F1dGgtYWRkcmVzcz48dGl0bGVzPjx0aXRsZT5Db21wYXJpc29uIG9mIHJl
YWwtdGltZSBQQ1IgYXNzYXlzIHdpdGggZmx1b3Jlc2NlbnQtYW50aWJvZHkgYXNzYXlzIGZvciBk
aWFnbm9zaXMgb2YgcmVzcGlyYXRvcnkgdmlydXMgaW5mZWN0aW9ucyBpbiBjaGlsZHJlbjwvdGl0
bGU+PHNlY29uZGFyeS10aXRsZT5KIENsaW4gTWljcm9iaW9sPC9zZWNvbmRhcnktdGl0bGU+PC90
aXRsZXM+PHBlcmlvZGljYWw+PGZ1bGwtdGl0bGU+SiBDbGluIE1pY3JvYmlvbDwvZnVsbC10aXRs
ZT48L3BlcmlvZGljYWw+PHBhZ2VzPjIzODItODwvcGFnZXM+PHZvbHVtZT40NDwvdm9sdW1lPjxu
dW1iZXI+NzwvbnVtYmVyPjxlZGl0aW9uPjIwMDYvMDcvMTE8L2VkaXRpb24+PGtleXdvcmRzPjxr
ZXl3b3JkPkFkZW5vdmlyaWRhZS9pc29sYXRpb24gJmFtcDsgcHVyaWZpY2F0aW9uPC9rZXl3b3Jk
PjxrZXl3b3JkPkFkb2xlc2NlbnQ8L2tleXdvcmQ+PGtleXdvcmQ+Q2hpbGQ8L2tleXdvcmQ+PGtl
eXdvcmQ+Q2hpbGQsIFByZXNjaG9vbDwva2V5d29yZD48a2V5d29yZD5GZW1hbGU8L2tleXdvcmQ+
PGtleXdvcmQ+KkZsdW9yZXNjZW50IEFudGlib2R5IFRlY2huaXF1ZTwva2V5d29yZD48a2V5d29y
ZD5IdW1hbnM8L2tleXdvcmQ+PGtleXdvcmQ+SW5mYW50PC9rZXl3b3JkPjxrZXl3b3JkPkluZmFu
dCwgTmV3Ym9ybjwva2V5d29yZD48a2V5d29yZD5JbmZsdWVuemEgQSB2aXJ1cy9pbW11bm9sb2d5
L2lzb2xhdGlvbiAmYW1wOyBwdXJpZmljYXRpb248L2tleXdvcmQ+PGtleXdvcmQ+TWFsZTwva2V5
d29yZD48a2V5d29yZD5NZXRhcG5ldW1vdmlydXMvaW1tdW5vbG9neS9pc29sYXRpb24gJmFtcDsg
cHVyaWZpY2F0aW9uPC9rZXl3b3JkPjxrZXl3b3JkPlBhcmFpbmZsdWVuemEgVmlydXMgMSwgSHVt
YW4vaW1tdW5vbG9neS9pc29sYXRpb24gJmFtcDsgcHVyaWZpY2F0aW9uPC9rZXl3b3JkPjxrZXl3
b3JkPlBhcmFpbmZsdWVuemEgVmlydXMgMiwgSHVtYW4vaW1tdW5vbG9neS9pc29sYXRpb24gJmFt
cDsgcHVyaWZpY2F0aW9uPC9rZXl3b3JkPjxrZXl3b3JkPlBhcmFpbmZsdWVuemEgVmlydXMgMywg
SHVtYW4vaW1tdW5vbG9neS9pc29sYXRpb24gJmFtcDsgcHVyaWZpY2F0aW9uPC9rZXl3b3JkPjxr
ZXl3b3JkPlBvbHltZXJhc2UgQ2hhaW4gUmVhY3Rpb24vKm1ldGhvZHM8L2tleXdvcmQ+PGtleXdv
cmQ+UmVzcGlyYXRvcnkgU3luY3l0aWFsIFZpcnVzZXMvaW1tdW5vbG9neS9pc29sYXRpb24gJmFt
cDsgcHVyaWZpY2F0aW9uPC9rZXl3b3JkPjxrZXl3b3JkPlJlc3BpcmF0b3J5IFRyYWN0IEluZmVj
dGlvbnMvKmRpYWdub3Npczwva2V5d29yZD48a2V5d29yZD5TZW5zaXRpdml0eSBhbmQgU3BlY2lm
aWNpdHk8L2tleXdvcmQ+PGtleXdvcmQ+VmlydXMgRGlzZWFzZXMvKmRpYWdub3Npczwva2V5d29y
ZD48L2tleXdvcmRzPjxkYXRlcz48eWVhcj4yMDA2PC95ZWFyPjxwdWItZGF0ZXM+PGRhdGU+SnVs
PC9kYXRlPjwvcHViLWRhdGVzPjwvZGF0ZXM+PGlzYm4+MDA5NS0xMTM3IChQcmludCkmI3hEOzAw
OTUtMTEzNyAoTGlua2luZyk8L2lzYm4+PGFjY2Vzc2lvbi1udW0+MTY4MjUzNTM8L2FjY2Vzc2lv
bi1udW0+PHVybHM+PHJlbGF0ZWQtdXJscz48dXJsPmh0dHBzOi8vd3d3Lm5jYmkubmxtLm5paC5n
b3YvcHVibWVkLzE2ODI1MzUzPC91cmw+PC9yZWxhdGVkLXVybHM+PC91cmxzPjxjdXN0b20yPlBN
QzE0ODk0NzM8L2N1c3RvbTI+PGVsZWN0cm9uaWMtcmVzb3VyY2UtbnVtPjEwLjExMjgvSkNNLjAw
MjE2LTA2PC9lbGVjdHJvbmljLXJlc291cmNlLW51bT48L3JlY29yZD48L0NpdGU+PC9FbmROb3Rl
Pn==
</w:fldData>
        </w:fldChar>
      </w:r>
      <w:r w:rsidRPr="001E0AB4">
        <w:rPr>
          <w:rFonts w:ascii="Times New Roman" w:hAnsi="Times New Roman" w:cs="Times New Roman"/>
          <w:iCs/>
          <w:color w:val="000000"/>
        </w:rPr>
        <w:instrText xml:space="preserve"> ADDIN EN.CITE </w:instrText>
      </w:r>
      <w:r w:rsidRPr="001E0AB4">
        <w:rPr>
          <w:rFonts w:ascii="Times New Roman" w:hAnsi="Times New Roman" w:cs="Times New Roman"/>
          <w:iCs/>
          <w:color w:val="000000"/>
        </w:rPr>
        <w:fldChar w:fldCharType="begin">
          <w:fldData xml:space="preserve">PEVuZE5vdGU+PENpdGU+PEF1dGhvcj5LdXlwZXJzPC9BdXRob3I+PFllYXI+MjAwNjwvWWVhcj48
UmVjTnVtPjQ4NTY8L1JlY051bT48RGlzcGxheVRleHQ+PHN0eWxlIGZhY2U9InN1cGVyc2NyaXB0
Ij43PC9zdHlsZT48L0Rpc3BsYXlUZXh0PjxyZWNvcmQ+PHJlYy1udW1iZXI+NDg1NjwvcmVjLW51
bWJlcj48Zm9yZWlnbi1rZXlzPjxrZXkgYXBwPSJFTiIgZGItaWQ9InI5MGU1d3Z0OHI5c3BkZXo1
MHQ1MjJ0cHcydzlhYWR2dGR2diIgdGltZXN0YW1wPSIxNTQwNDI3OTA2Ij40ODU2PC9rZXk+PC9m
b3JlaWduLWtleXM+PHJlZi10eXBlIG5hbWU9IkpvdXJuYWwgQXJ0aWNsZSI+MTc8L3JlZi10eXBl
Pjxjb250cmlidXRvcnM+PGF1dGhvcnM+PGF1dGhvcj5LdXlwZXJzLCBKLjwvYXV0aG9yPjxhdXRo
b3I+V3JpZ2h0LCBOLjwvYXV0aG9yPjxhdXRob3I+RmVycmVuYmVyZywgSi48L2F1dGhvcj48YXV0
aG9yPkh1YW5nLCBNLiBMLjwvYXV0aG9yPjxhdXRob3I+Q2VudCwgQS48L2F1dGhvcj48YXV0aG9y
PkNvcmV5LCBMLjwvYXV0aG9yPjxhdXRob3I+TW9ycm93LCBSLjwvYXV0aG9yPjwvYXV0aG9ycz48
L2NvbnRyaWJ1dG9ycz48YXV0aC1hZGRyZXNzPkRlcGFydG1lbnQgb2YgTGFib3JhdG9yeSBNZWRp
Y2luZSwgVW5pdmVyc2l0eSBvZiBXYXNoaW5ndG9uLCA0ODAwIFNhbmQgUG9pbnQgV2F5IE5FLCBS
b29tIFc4ODE0LCBTZWF0dGxlLCBXQSA5ODEwNSwgVVNBLiBqYW5lLmt1eXBlcnNAc2VhdHRsZWNo
aWxkcmVucy5vcmc8L2F1dGgtYWRkcmVzcz48dGl0bGVzPjx0aXRsZT5Db21wYXJpc29uIG9mIHJl
YWwtdGltZSBQQ1IgYXNzYXlzIHdpdGggZmx1b3Jlc2NlbnQtYW50aWJvZHkgYXNzYXlzIGZvciBk
aWFnbm9zaXMgb2YgcmVzcGlyYXRvcnkgdmlydXMgaW5mZWN0aW9ucyBpbiBjaGlsZHJlbjwvdGl0
bGU+PHNlY29uZGFyeS10aXRsZT5KIENsaW4gTWljcm9iaW9sPC9zZWNvbmRhcnktdGl0bGU+PC90
aXRsZXM+PHBlcmlvZGljYWw+PGZ1bGwtdGl0bGU+SiBDbGluIE1pY3JvYmlvbDwvZnVsbC10aXRs
ZT48L3BlcmlvZGljYWw+PHBhZ2VzPjIzODItODwvcGFnZXM+PHZvbHVtZT40NDwvdm9sdW1lPjxu
dW1iZXI+NzwvbnVtYmVyPjxlZGl0aW9uPjIwMDYvMDcvMTE8L2VkaXRpb24+PGtleXdvcmRzPjxr
ZXl3b3JkPkFkZW5vdmlyaWRhZS9pc29sYXRpb24gJmFtcDsgcHVyaWZpY2F0aW9uPC9rZXl3b3Jk
PjxrZXl3b3JkPkFkb2xlc2NlbnQ8L2tleXdvcmQ+PGtleXdvcmQ+Q2hpbGQ8L2tleXdvcmQ+PGtl
eXdvcmQ+Q2hpbGQsIFByZXNjaG9vbDwva2V5d29yZD48a2V5d29yZD5GZW1hbGU8L2tleXdvcmQ+
PGtleXdvcmQ+KkZsdW9yZXNjZW50IEFudGlib2R5IFRlY2huaXF1ZTwva2V5d29yZD48a2V5d29y
ZD5IdW1hbnM8L2tleXdvcmQ+PGtleXdvcmQ+SW5mYW50PC9rZXl3b3JkPjxrZXl3b3JkPkluZmFu
dCwgTmV3Ym9ybjwva2V5d29yZD48a2V5d29yZD5JbmZsdWVuemEgQSB2aXJ1cy9pbW11bm9sb2d5
L2lzb2xhdGlvbiAmYW1wOyBwdXJpZmljYXRpb248L2tleXdvcmQ+PGtleXdvcmQ+TWFsZTwva2V5
d29yZD48a2V5d29yZD5NZXRhcG5ldW1vdmlydXMvaW1tdW5vbG9neS9pc29sYXRpb24gJmFtcDsg
cHVyaWZpY2F0aW9uPC9rZXl3b3JkPjxrZXl3b3JkPlBhcmFpbmZsdWVuemEgVmlydXMgMSwgSHVt
YW4vaW1tdW5vbG9neS9pc29sYXRpb24gJmFtcDsgcHVyaWZpY2F0aW9uPC9rZXl3b3JkPjxrZXl3
b3JkPlBhcmFpbmZsdWVuemEgVmlydXMgMiwgSHVtYW4vaW1tdW5vbG9neS9pc29sYXRpb24gJmFt
cDsgcHVyaWZpY2F0aW9uPC9rZXl3b3JkPjxrZXl3b3JkPlBhcmFpbmZsdWVuemEgVmlydXMgMywg
SHVtYW4vaW1tdW5vbG9neS9pc29sYXRpb24gJmFtcDsgcHVyaWZpY2F0aW9uPC9rZXl3b3JkPjxr
ZXl3b3JkPlBvbHltZXJhc2UgQ2hhaW4gUmVhY3Rpb24vKm1ldGhvZHM8L2tleXdvcmQ+PGtleXdv
cmQ+UmVzcGlyYXRvcnkgU3luY3l0aWFsIFZpcnVzZXMvaW1tdW5vbG9neS9pc29sYXRpb24gJmFt
cDsgcHVyaWZpY2F0aW9uPC9rZXl3b3JkPjxrZXl3b3JkPlJlc3BpcmF0b3J5IFRyYWN0IEluZmVj
dGlvbnMvKmRpYWdub3Npczwva2V5d29yZD48a2V5d29yZD5TZW5zaXRpdml0eSBhbmQgU3BlY2lm
aWNpdHk8L2tleXdvcmQ+PGtleXdvcmQ+VmlydXMgRGlzZWFzZXMvKmRpYWdub3Npczwva2V5d29y
ZD48L2tleXdvcmRzPjxkYXRlcz48eWVhcj4yMDA2PC95ZWFyPjxwdWItZGF0ZXM+PGRhdGU+SnVs
PC9kYXRlPjwvcHViLWRhdGVzPjwvZGF0ZXM+PGlzYm4+MDA5NS0xMTM3IChQcmludCkmI3hEOzAw
OTUtMTEzNyAoTGlua2luZyk8L2lzYm4+PGFjY2Vzc2lvbi1udW0+MTY4MjUzNTM8L2FjY2Vzc2lv
bi1udW0+PHVybHM+PHJlbGF0ZWQtdXJscz48dXJsPmh0dHBzOi8vd3d3Lm5jYmkubmxtLm5paC5n
b3YvcHVibWVkLzE2ODI1MzUzPC91cmw+PC9yZWxhdGVkLXVybHM+PC91cmxzPjxjdXN0b20yPlBN
QzE0ODk0NzM8L2N1c3RvbTI+PGVsZWN0cm9uaWMtcmVzb3VyY2UtbnVtPjEwLjExMjgvSkNNLjAw
MjE2LTA2PC9lbGVjdHJvbmljLXJlc291cmNlLW51bT48L3JlY29yZD48L0NpdGU+PC9FbmROb3Rl
Pn==
</w:fldData>
        </w:fldChar>
      </w:r>
      <w:r w:rsidRPr="001E0AB4">
        <w:rPr>
          <w:rFonts w:ascii="Times New Roman" w:hAnsi="Times New Roman" w:cs="Times New Roman"/>
          <w:iCs/>
          <w:color w:val="000000"/>
        </w:rPr>
        <w:instrText xml:space="preserve"> ADDIN EN.CITE.DATA </w:instrText>
      </w:r>
      <w:r w:rsidRPr="001E0AB4">
        <w:rPr>
          <w:rFonts w:ascii="Times New Roman" w:hAnsi="Times New Roman" w:cs="Times New Roman"/>
          <w:iCs/>
          <w:color w:val="000000"/>
        </w:rPr>
      </w:r>
      <w:r w:rsidRPr="001E0AB4">
        <w:rPr>
          <w:rFonts w:ascii="Times New Roman" w:hAnsi="Times New Roman" w:cs="Times New Roman"/>
          <w:iCs/>
          <w:color w:val="000000"/>
        </w:rPr>
        <w:fldChar w:fldCharType="end"/>
      </w:r>
      <w:r w:rsidRPr="001E0AB4">
        <w:rPr>
          <w:rFonts w:ascii="Times New Roman" w:hAnsi="Times New Roman" w:cs="Times New Roman"/>
          <w:iCs/>
          <w:color w:val="000000"/>
        </w:rPr>
      </w:r>
      <w:r w:rsidRPr="001E0AB4">
        <w:rPr>
          <w:rFonts w:ascii="Times New Roman" w:hAnsi="Times New Roman" w:cs="Times New Roman"/>
          <w:iCs/>
          <w:color w:val="000000"/>
        </w:rPr>
        <w:fldChar w:fldCharType="separate"/>
      </w:r>
      <w:r w:rsidRPr="001E0AB4">
        <w:rPr>
          <w:rFonts w:ascii="Times New Roman" w:hAnsi="Times New Roman" w:cs="Times New Roman"/>
          <w:iCs/>
          <w:noProof/>
          <w:color w:val="000000"/>
          <w:vertAlign w:val="superscript"/>
        </w:rPr>
        <w:t>7</w:t>
      </w:r>
      <w:r w:rsidRPr="001E0AB4">
        <w:rPr>
          <w:rFonts w:ascii="Times New Roman" w:hAnsi="Times New Roman" w:cs="Times New Roman"/>
          <w:iCs/>
          <w:color w:val="000000"/>
        </w:rPr>
        <w:fldChar w:fldCharType="end"/>
      </w:r>
      <w:r w:rsidRPr="001E0AB4">
        <w:rPr>
          <w:rFonts w:ascii="Times New Roman" w:hAnsi="Times New Roman" w:cs="Times New Roman"/>
          <w:iCs/>
          <w:color w:val="000000"/>
        </w:rPr>
        <w:t xml:space="preserve"> parainfluenza viruses (types 1, 2 and 3),</w:t>
      </w:r>
      <w:r w:rsidRPr="001E0AB4">
        <w:rPr>
          <w:rFonts w:ascii="Times New Roman" w:hAnsi="Times New Roman" w:cs="Times New Roman"/>
          <w:iCs/>
          <w:color w:val="000000"/>
        </w:rPr>
        <w:fldChar w:fldCharType="begin"/>
      </w:r>
      <w:r w:rsidRPr="001E0AB4">
        <w:rPr>
          <w:rFonts w:ascii="Times New Roman" w:hAnsi="Times New Roman" w:cs="Times New Roman"/>
          <w:iCs/>
          <w:color w:val="000000"/>
        </w:rPr>
        <w:instrText xml:space="preserve"> ADDIN EN.CITE &lt;EndNote&gt;&lt;Cite&gt;&lt;Author&gt;Hu&lt;/Author&gt;&lt;Year&gt;2005&lt;/Year&gt;&lt;RecNum&gt;4854&lt;/RecNum&gt;&lt;DisplayText&gt;&lt;style face="superscript"&gt;11&lt;/style&gt;&lt;/DisplayText&gt;&lt;record&gt;&lt;rec-number&gt;4854&lt;/rec-number&gt;&lt;foreign-keys&gt;&lt;key app="EN" db-id="r90e5wvt8r9spdez50t522tpw2w9aadvtdvv" timestamp="1540427780"&gt;4854&lt;/key&gt;&lt;/foreign-keys&gt;&lt;ref-type name="Journal Article"&gt;17&lt;/ref-type&gt;&lt;contributors&gt;&lt;authors&gt;&lt;author&gt;Hu, A.&lt;/author&gt;&lt;author&gt;Colella, M.&lt;/author&gt;&lt;author&gt;Zhao, P.&lt;/author&gt;&lt;author&gt;Li, F.&lt;/author&gt;&lt;author&gt;Tam, J. S.&lt;/author&gt;&lt;author&gt;Rappaport, R.&lt;/author&gt;&lt;author&gt;Cheng, S. M.&lt;/author&gt;&lt;/authors&gt;&lt;/contributors&gt;&lt;auth-address&gt;Applied Immunology and Microbiology Division, Wyeth Vaccines Research, 401 N, Middletown Rd., Pearl River, NY 10965, USA.&lt;/auth-address&gt;&lt;titles&gt;&lt;title&gt;Development of a real-time RT-PCR assay for detection and quantitation of parainfluenza virus 3&lt;/title&gt;&lt;secondary-title&gt;J Virol Methods&lt;/secondary-title&gt;&lt;/titles&gt;&lt;periodical&gt;&lt;full-title&gt;J Virol Methods&lt;/full-title&gt;&lt;abbr-1&gt;Journal of virological methods&lt;/abbr-1&gt;&lt;/periodical&gt;&lt;pages&gt;145-8&lt;/pages&gt;&lt;volume&gt;130&lt;/volume&gt;&lt;number&gt;1-2&lt;/number&gt;&lt;edition&gt;2005/08/04&lt;/edition&gt;&lt;keywords&gt;&lt;keyword&gt;Child&lt;/keyword&gt;&lt;keyword&gt;DNA Primers&lt;/keyword&gt;&lt;keyword&gt;Humans&lt;/keyword&gt;&lt;keyword&gt;Nasopharynx/virology&lt;/keyword&gt;&lt;keyword&gt;Nucleocapsid/genetics&lt;/keyword&gt;&lt;keyword&gt;Nucleotides/genetics&lt;/keyword&gt;&lt;keyword&gt;Parainfluenza Virus 3, Human/*isolation &amp;amp; purification&lt;/keyword&gt;&lt;keyword&gt;Respirovirus Infections/*diagnosis&lt;/keyword&gt;&lt;keyword&gt;Reverse Transcriptase Polymerase Chain Reaction/*methods&lt;/keyword&gt;&lt;keyword&gt;Sensitivity and Specificity&lt;/keyword&gt;&lt;keyword&gt;Species Specificity&lt;/keyword&gt;&lt;/keywords&gt;&lt;dates&gt;&lt;year&gt;2005&lt;/year&gt;&lt;pub-dates&gt;&lt;date&gt;Dec&lt;/date&gt;&lt;/pub-dates&gt;&lt;/dates&gt;&lt;isbn&gt;0166-0934 (Print)&amp;#xD;0166-0934 (Linking)&lt;/isbn&gt;&lt;accession-num&gt;16076498&lt;/accession-num&gt;&lt;urls&gt;&lt;related-urls&gt;&lt;url&gt;https://www.ncbi.nlm.nih.gov/pubmed/16076498&lt;/url&gt;&lt;/related-urls&gt;&lt;/urls&gt;&lt;electronic-resource-num&gt;10.1016/j.jviromet.2005.06.014&lt;/electronic-resource-num&gt;&lt;/record&gt;&lt;/Cite&gt;&lt;/EndNote&gt;</w:instrText>
      </w:r>
      <w:r w:rsidRPr="001E0AB4">
        <w:rPr>
          <w:rFonts w:ascii="Times New Roman" w:hAnsi="Times New Roman" w:cs="Times New Roman"/>
          <w:iCs/>
          <w:color w:val="000000"/>
        </w:rPr>
        <w:fldChar w:fldCharType="separate"/>
      </w:r>
      <w:r w:rsidRPr="001E0AB4">
        <w:rPr>
          <w:rFonts w:ascii="Times New Roman" w:hAnsi="Times New Roman" w:cs="Times New Roman"/>
          <w:iCs/>
          <w:noProof/>
          <w:color w:val="000000"/>
          <w:vertAlign w:val="superscript"/>
        </w:rPr>
        <w:t>11</w:t>
      </w:r>
      <w:r w:rsidRPr="001E0AB4">
        <w:rPr>
          <w:rFonts w:ascii="Times New Roman" w:hAnsi="Times New Roman" w:cs="Times New Roman"/>
          <w:iCs/>
          <w:color w:val="000000"/>
        </w:rPr>
        <w:fldChar w:fldCharType="end"/>
      </w:r>
      <w:r w:rsidRPr="001E0AB4">
        <w:rPr>
          <w:rFonts w:ascii="Times New Roman" w:hAnsi="Times New Roman" w:cs="Times New Roman"/>
          <w:iCs/>
          <w:color w:val="000000"/>
        </w:rPr>
        <w:t xml:space="preserve"> enteroviruses,</w:t>
      </w:r>
      <w:r w:rsidRPr="001E0AB4">
        <w:rPr>
          <w:rFonts w:ascii="Times New Roman" w:hAnsi="Times New Roman" w:cs="Times New Roman"/>
          <w:iCs/>
          <w:color w:val="000000"/>
        </w:rPr>
        <w:fldChar w:fldCharType="begin"/>
      </w:r>
      <w:r w:rsidRPr="001E0AB4">
        <w:rPr>
          <w:rFonts w:ascii="Times New Roman" w:hAnsi="Times New Roman" w:cs="Times New Roman"/>
          <w:iCs/>
          <w:color w:val="000000"/>
        </w:rPr>
        <w:instrText xml:space="preserve"> ADDIN EN.CITE &lt;EndNote&gt;&lt;Cite&gt;&lt;Author&gt;Monpoeho&lt;/Author&gt;&lt;Year&gt;2004&lt;/Year&gt;&lt;RecNum&gt;4860&lt;/RecNum&gt;&lt;DisplayText&gt;&lt;style face="superscript"&gt;12&lt;/style&gt;&lt;/DisplayText&gt;&lt;record&gt;&lt;rec-number&gt;4860&lt;/rec-number&gt;&lt;foreign-keys&gt;&lt;key app="EN" db-id="r90e5wvt8r9spdez50t522tpw2w9aadvtdvv" timestamp="1540428126"&gt;4860&lt;/key&gt;&lt;/foreign-keys&gt;&lt;ref-type name="Journal Article"&gt;17&lt;/ref-type&gt;&lt;contributors&gt;&lt;authors&gt;&lt;author&gt;Monpoeho, S.&lt;/author&gt;&lt;author&gt;Maul, A.&lt;/author&gt;&lt;author&gt;Bonnin, C.&lt;/author&gt;&lt;author&gt;Patria, L.&lt;/author&gt;&lt;author&gt;Ranarijaona, S.&lt;/author&gt;&lt;author&gt;Billaudel, S.&lt;/author&gt;&lt;author&gt;Ferre, V.&lt;/author&gt;&lt;/authors&gt;&lt;/contributors&gt;&lt;auth-address&gt;Laboratoire de Virologie, UPRES 1156, Centre Hospitalier Universitaire, Nantes, France. monpeo@mageos.com&lt;/auth-address&gt;&lt;titles&gt;&lt;title&gt;Clearance of human-pathogenic viruses from sludge: study of four stabilization processes by real-time reverse transcription-PCR and cell culture&lt;/title&gt;&lt;secondary-title&gt;Appl Environ Microbiol&lt;/secondary-title&gt;&lt;/titles&gt;&lt;periodical&gt;&lt;full-title&gt;Appl Environ Microbiol&lt;/full-title&gt;&lt;abbr-1&gt;Applied and environmental microbiology&lt;/abbr-1&gt;&lt;/periodical&gt;&lt;pages&gt;5434-40&lt;/pages&gt;&lt;volume&gt;70&lt;/volume&gt;&lt;number&gt;9&lt;/number&gt;&lt;edition&gt;2004/09/04&lt;/edition&gt;&lt;keywords&gt;&lt;keyword&gt;Anaerobiosis&lt;/keyword&gt;&lt;keyword&gt;Base Sequence&lt;/keyword&gt;&lt;keyword&gt;DNA Primers&lt;/keyword&gt;&lt;keyword&gt;Enterovirus/genetics/isolation &amp;amp; purification&lt;/keyword&gt;&lt;keyword&gt;RNA, Viral/genetics/isolation &amp;amp; purification&lt;/keyword&gt;&lt;keyword&gt;Reverse Transcriptase Polymerase Chain Reaction/methods&lt;/keyword&gt;&lt;keyword&gt;Seasons&lt;/keyword&gt;&lt;keyword&gt;Sewage/*virology&lt;/keyword&gt;&lt;keyword&gt;Viruses/genetics/isolation &amp;amp; purification/*pathogenicity&lt;/keyword&gt;&lt;/keywords&gt;&lt;dates&gt;&lt;year&gt;2004&lt;/year&gt;&lt;pub-dates&gt;&lt;date&gt;Sep&lt;/date&gt;&lt;/pub-dates&gt;&lt;/dates&gt;&lt;isbn&gt;0099-2240 (Print)&amp;#xD;0099-2240 (Linking)&lt;/isbn&gt;&lt;accession-num&gt;15345430&lt;/accession-num&gt;&lt;urls&gt;&lt;related-urls&gt;&lt;url&gt;https://www.ncbi.nlm.nih.gov/pubmed/15345430&lt;/url&gt;&lt;/related-urls&gt;&lt;/urls&gt;&lt;custom2&gt;PMC520849&lt;/custom2&gt;&lt;electronic-resource-num&gt;10.1128/AEM.70.9.5434-5440.2004&lt;/electronic-resource-num&gt;&lt;/record&gt;&lt;/Cite&gt;&lt;/EndNote&gt;</w:instrText>
      </w:r>
      <w:r w:rsidRPr="001E0AB4">
        <w:rPr>
          <w:rFonts w:ascii="Times New Roman" w:hAnsi="Times New Roman" w:cs="Times New Roman"/>
          <w:iCs/>
          <w:color w:val="000000"/>
        </w:rPr>
        <w:fldChar w:fldCharType="separate"/>
      </w:r>
      <w:r w:rsidRPr="001E0AB4">
        <w:rPr>
          <w:rFonts w:ascii="Times New Roman" w:hAnsi="Times New Roman" w:cs="Times New Roman"/>
          <w:iCs/>
          <w:noProof/>
          <w:color w:val="000000"/>
          <w:vertAlign w:val="superscript"/>
        </w:rPr>
        <w:t>12</w:t>
      </w:r>
      <w:r w:rsidRPr="001E0AB4">
        <w:rPr>
          <w:rFonts w:ascii="Times New Roman" w:hAnsi="Times New Roman" w:cs="Times New Roman"/>
          <w:iCs/>
          <w:color w:val="000000"/>
        </w:rPr>
        <w:fldChar w:fldCharType="end"/>
      </w:r>
      <w:r w:rsidRPr="001E0AB4">
        <w:rPr>
          <w:rFonts w:ascii="Times New Roman" w:hAnsi="Times New Roman" w:cs="Times New Roman"/>
          <w:iCs/>
          <w:color w:val="000000"/>
        </w:rPr>
        <w:t xml:space="preserve"> and influenza viruses (types A and B, and 2009 novel H1N1).</w:t>
      </w:r>
      <w:r w:rsidRPr="001E0AB4">
        <w:rPr>
          <w:rFonts w:ascii="Times New Roman" w:hAnsi="Times New Roman" w:cs="Times New Roman"/>
          <w:iCs/>
          <w:color w:val="000000"/>
        </w:rPr>
        <w:fldChar w:fldCharType="begin">
          <w:fldData xml:space="preserve">PEVuZE5vdGU+PENpdGU+PEF1dGhvcj5LdXlwZXJzPC9BdXRob3I+PFllYXI+MjAwNjwvWWVhcj48
UmVjTnVtPjQ4NTY8L1JlY051bT48RGlzcGxheVRleHQ+PHN0eWxlIGZhY2U9InN1cGVyc2NyaXB0
Ij43LDEzLDE0PC9zdHlsZT48L0Rpc3BsYXlUZXh0PjxyZWNvcmQ+PHJlYy1udW1iZXI+NDg1Njwv
cmVjLW51bWJlcj48Zm9yZWlnbi1rZXlzPjxrZXkgYXBwPSJFTiIgZGItaWQ9InI5MGU1d3Z0OHI5
c3BkZXo1MHQ1MjJ0cHcydzlhYWR2dGR2diIgdGltZXN0YW1wPSIxNTQwNDI3OTA2Ij40ODU2PC9r
ZXk+PC9mb3JlaWduLWtleXM+PHJlZi10eXBlIG5hbWU9IkpvdXJuYWwgQXJ0aWNsZSI+MTc8L3Jl
Zi10eXBlPjxjb250cmlidXRvcnM+PGF1dGhvcnM+PGF1dGhvcj5LdXlwZXJzLCBKLjwvYXV0aG9y
PjxhdXRob3I+V3JpZ2h0LCBOLjwvYXV0aG9yPjxhdXRob3I+RmVycmVuYmVyZywgSi48L2F1dGhv
cj48YXV0aG9yPkh1YW5nLCBNLiBMLjwvYXV0aG9yPjxhdXRob3I+Q2VudCwgQS48L2F1dGhvcj48
YXV0aG9yPkNvcmV5LCBMLjwvYXV0aG9yPjxhdXRob3I+TW9ycm93LCBSLjwvYXV0aG9yPjwvYXV0
aG9ycz48L2NvbnRyaWJ1dG9ycz48YXV0aC1hZGRyZXNzPkRlcGFydG1lbnQgb2YgTGFib3JhdG9y
eSBNZWRpY2luZSwgVW5pdmVyc2l0eSBvZiBXYXNoaW5ndG9uLCA0ODAwIFNhbmQgUG9pbnQgV2F5
IE5FLCBSb29tIFc4ODE0LCBTZWF0dGxlLCBXQSA5ODEwNSwgVVNBLiBqYW5lLmt1eXBlcnNAc2Vh
dHRsZWNoaWxkcmVucy5vcmc8L2F1dGgtYWRkcmVzcz48dGl0bGVzPjx0aXRsZT5Db21wYXJpc29u
IG9mIHJlYWwtdGltZSBQQ1IgYXNzYXlzIHdpdGggZmx1b3Jlc2NlbnQtYW50aWJvZHkgYXNzYXlz
IGZvciBkaWFnbm9zaXMgb2YgcmVzcGlyYXRvcnkgdmlydXMgaW5mZWN0aW9ucyBpbiBjaGlsZHJl
bjwvdGl0bGU+PHNlY29uZGFyeS10aXRsZT5KIENsaW4gTWljcm9iaW9sPC9zZWNvbmRhcnktdGl0
bGU+PC90aXRsZXM+PHBlcmlvZGljYWw+PGZ1bGwtdGl0bGU+SiBDbGluIE1pY3JvYmlvbDwvZnVs
bC10aXRsZT48L3BlcmlvZGljYWw+PHBhZ2VzPjIzODItODwvcGFnZXM+PHZvbHVtZT40NDwvdm9s
dW1lPjxudW1iZXI+NzwvbnVtYmVyPjxlZGl0aW9uPjIwMDYvMDcvMTE8L2VkaXRpb24+PGtleXdv
cmRzPjxrZXl3b3JkPkFkZW5vdmlyaWRhZS9pc29sYXRpb24gJmFtcDsgcHVyaWZpY2F0aW9uPC9r
ZXl3b3JkPjxrZXl3b3JkPkFkb2xlc2NlbnQ8L2tleXdvcmQ+PGtleXdvcmQ+Q2hpbGQ8L2tleXdv
cmQ+PGtleXdvcmQ+Q2hpbGQsIFByZXNjaG9vbDwva2V5d29yZD48a2V5d29yZD5GZW1hbGU8L2tl
eXdvcmQ+PGtleXdvcmQ+KkZsdW9yZXNjZW50IEFudGlib2R5IFRlY2huaXF1ZTwva2V5d29yZD48
a2V5d29yZD5IdW1hbnM8L2tleXdvcmQ+PGtleXdvcmQ+SW5mYW50PC9rZXl3b3JkPjxrZXl3b3Jk
PkluZmFudCwgTmV3Ym9ybjwva2V5d29yZD48a2V5d29yZD5JbmZsdWVuemEgQSB2aXJ1cy9pbW11
bm9sb2d5L2lzb2xhdGlvbiAmYW1wOyBwdXJpZmljYXRpb248L2tleXdvcmQ+PGtleXdvcmQ+TWFs
ZTwva2V5d29yZD48a2V5d29yZD5NZXRhcG5ldW1vdmlydXMvaW1tdW5vbG9neS9pc29sYXRpb24g
JmFtcDsgcHVyaWZpY2F0aW9uPC9rZXl3b3JkPjxrZXl3b3JkPlBhcmFpbmZsdWVuemEgVmlydXMg
MSwgSHVtYW4vaW1tdW5vbG9neS9pc29sYXRpb24gJmFtcDsgcHVyaWZpY2F0aW9uPC9rZXl3b3Jk
PjxrZXl3b3JkPlBhcmFpbmZsdWVuemEgVmlydXMgMiwgSHVtYW4vaW1tdW5vbG9neS9pc29sYXRp
b24gJmFtcDsgcHVyaWZpY2F0aW9uPC9rZXl3b3JkPjxrZXl3b3JkPlBhcmFpbmZsdWVuemEgVmly
dXMgMywgSHVtYW4vaW1tdW5vbG9neS9pc29sYXRpb24gJmFtcDsgcHVyaWZpY2F0aW9uPC9rZXl3
b3JkPjxrZXl3b3JkPlBvbHltZXJhc2UgQ2hhaW4gUmVhY3Rpb24vKm1ldGhvZHM8L2tleXdvcmQ+
PGtleXdvcmQ+UmVzcGlyYXRvcnkgU3luY3l0aWFsIFZpcnVzZXMvaW1tdW5vbG9neS9pc29sYXRp
b24gJmFtcDsgcHVyaWZpY2F0aW9uPC9rZXl3b3JkPjxrZXl3b3JkPlJlc3BpcmF0b3J5IFRyYWN0
IEluZmVjdGlvbnMvKmRpYWdub3Npczwva2V5d29yZD48a2V5d29yZD5TZW5zaXRpdml0eSBhbmQg
U3BlY2lmaWNpdHk8L2tleXdvcmQ+PGtleXdvcmQ+VmlydXMgRGlzZWFzZXMvKmRpYWdub3Npczwv
a2V5d29yZD48L2tleXdvcmRzPjxkYXRlcz48eWVhcj4yMDA2PC95ZWFyPjxwdWItZGF0ZXM+PGRh
dGU+SnVsPC9kYXRlPjwvcHViLWRhdGVzPjwvZGF0ZXM+PGlzYm4+MDA5NS0xMTM3IChQcmludCkm
I3hEOzAwOTUtMTEzNyAoTGlua2luZyk8L2lzYm4+PGFjY2Vzc2lvbi1udW0+MTY4MjUzNTM8L2Fj
Y2Vzc2lvbi1udW0+PHVybHM+PHJlbGF0ZWQtdXJscz48dXJsPmh0dHBzOi8vd3d3Lm5jYmkubmxt
Lm5paC5nb3YvcHVibWVkLzE2ODI1MzUzPC91cmw+PC9yZWxhdGVkLXVybHM+PC91cmxzPjxjdXN0
b20yPlBNQzE0ODk0NzM8L2N1c3RvbTI+PGVsZWN0cm9uaWMtcmVzb3VyY2UtbnVtPjEwLjExMjgv
SkNNLjAwMjE2LTA2PC9lbGVjdHJvbmljLXJlc291cmNlLW51bT48L3JlY29yZD48L0NpdGU+PENp
dGU+PEF1dGhvcj5ZYW5nPC9BdXRob3I+PFllYXI+MjAxMDwvWWVhcj48UmVjTnVtPjQ4NjI8L1Jl
Y051bT48cmVjb3JkPjxyZWMtbnVtYmVyPjQ4NjI8L3JlYy1udW1iZXI+PGZvcmVpZ24ta2V5cz48
a2V5IGFwcD0iRU4iIGRiLWlkPSJyOTBlNXd2dDhyOXNwZGV6NTB0NTIydHB3Mnc5YWFkdnRkdnYi
IHRpbWVzdGFtcD0iMTU0MDQyODI3NSI+NDg2Mjwva2V5PjwvZm9yZWlnbi1rZXlzPjxyZWYtdHlw
ZSBuYW1lPSJKb3VybmFsIEFydGljbGUiPjE3PC9yZWYtdHlwZT48Y29udHJpYnV0b3JzPjxhdXRo
b3JzPjxhdXRob3I+WWFuZywgWS48L2F1dGhvcj48YXV0aG9yPkdvbnphbGV6LCBSLjwvYXV0aG9y
PjxhdXRob3I+SHVhbmcsIEYuPC9hdXRob3I+PGF1dGhvcj5XYW5nLCBXLjwvYXV0aG9yPjxhdXRo
b3I+TGksIFkuPC9hdXRob3I+PGF1dGhvcj5WZXJuZXQsIEcuPC9hdXRob3I+PGF1dGhvcj5XYW5n
LCBKLjwvYXV0aG9yPjxhdXRob3I+SmluLCBRLjwvYXV0aG9yPjwvYXV0aG9ycz48L2NvbnRyaWJ1
dG9ycz48YXV0aC1hZGRyZXNzPkRyLiBDaHJpc3RvcGhlIE1lcmlldXggTGFib3JhdG9yeSwgSVBC
LCBDQU1TLUZvbmRhdGlvbiBNZXJpZXV4IGFuZCBTdGF0ZSBLZXkgTGFib3JhdG9yeSBvZiBNb2xl
Y3VsYXIgVmlyb2xvZ3kgYW5kIEdlbmV0aWMgRW5naW5lZXJpbmcsIEluc3RpdHV0ZSBvZiBQYXRo
b2dlbiBCaW9sb2d5LCBDaGluZXNlIEFjYWRlbXkgb2YgTWVkaWNhbCBTY2llbmNlcywgQmVpamlu
ZyAxMDA3MzAsIENoaW5hLjwvYXV0aC1hZGRyZXNzPjx0aXRsZXM+PHRpdGxlPlNpbXVsdGFuZW91
cyB0eXBpbmcgYW5kIEhBL05BIHN1YnR5cGluZyBvZiBpbmZsdWVuemEgQSBhbmQgQiB2aXJ1c2Vz
IGluY2x1ZGluZyB0aGUgcGFuZGVtaWMgaW5mbHVlbnphIEEvSDFOMSAyMDA5IGJ5IG11bHRpcGxl
eCByZWFsLXRpbWUgUlQtUENSPC90aXRsZT48c2Vjb25kYXJ5LXRpdGxlPkogVmlyb2wgTWV0aG9k
czwvc2Vjb25kYXJ5LXRpdGxlPjwvdGl0bGVzPjxwZXJpb2RpY2FsPjxmdWxsLXRpdGxlPkogVmly
b2wgTWV0aG9kczwvZnVsbC10aXRsZT48YWJici0xPkpvdXJuYWwgb2Ygdmlyb2xvZ2ljYWwgbWV0
aG9kczwvYWJici0xPjwvcGVyaW9kaWNhbD48cGFnZXM+MzctNDQ8L3BhZ2VzPjx2b2x1bWU+MTY3
PC92b2x1bWU+PG51bWJlcj4xPC9udW1iZXI+PGVkaXRpb24+MjAxMC8wMy8yMzwvZWRpdGlvbj48
a2V5d29yZHM+PGtleXdvcmQ+RE5BIFByaW1lcnMvZ2VuZXRpY3M8L2tleXdvcmQ+PGtleXdvcmQ+
SGVtYWdnbHV0aW5pbiBHbHljb3Byb3RlaW5zLCBJbmZsdWVuemEgVmlydXMvZ2VuZXRpY3M8L2tl
eXdvcmQ+PGtleXdvcmQ+SHVtYW5zPC9rZXl3b3JkPjxrZXl3b3JkPkluZmx1ZW56YSBBIHZpcnVz
LypjbGFzc2lmaWNhdGlvbi8qaXNvbGF0aW9uICZhbXA7IHB1cmlmaWNhdGlvbjwva2V5d29yZD48
a2V5d29yZD5JbmZsdWVuemEsIEh1bWFuLypkaWFnbm9zaXM8L2tleXdvcmQ+PGtleXdvcmQ+TmV1
cmFtaW5pZGFzZS9nZW5ldGljczwva2V5d29yZD48a2V5d29yZD5SZXZlcnNlIFRyYW5zY3JpcHRh
c2UgUG9seW1lcmFzZSBDaGFpbiBSZWFjdGlvbi8qbWV0aG9kczwva2V5d29yZD48a2V5d29yZD5T
ZW5zaXRpdml0eSBhbmQgU3BlY2lmaWNpdHk8L2tleXdvcmQ+PGtleXdvcmQ+VmlyYWwgUHJvdGVp
bnMvZ2VuZXRpY3M8L2tleXdvcmQ+PC9rZXl3b3Jkcz48ZGF0ZXM+PHllYXI+MjAxMDwveWVhcj48
cHViLWRhdGVzPjxkYXRlPkp1bDwvZGF0ZT48L3B1Yi1kYXRlcz48L2RhdGVzPjxpc2JuPjE4Nzkt
MDk4NCAoRWxlY3Ryb25pYykmI3hEOzAxNjYtMDkzNCAoTGlua2luZyk8L2lzYm4+PGFjY2Vzc2lv
bi1udW0+MjAzMDQwMTc8L2FjY2Vzc2lvbi1udW0+PHVybHM+PHJlbGF0ZWQtdXJscz48dXJsPmh0
dHBzOi8vd3d3Lm5jYmkubmxtLm5paC5nb3YvcHVibWVkLzIwMzA0MDE3PC91cmw+PC9yZWxhdGVk
LXVybHM+PC91cmxzPjxlbGVjdHJvbmljLXJlc291cmNlLW51bT4xMC4xMDE2L2ouanZpcm9tZXQu
MjAxMC4wMy4wMDc8L2VsZWN0cm9uaWMtcmVzb3VyY2UtbnVtPjwvcmVjb3JkPjwvQ2l0ZT48Q2l0
ZT48QXV0aG9yPkJlY2toYW08L0F1dGhvcj48WWVhcj4yMDA1PC9ZZWFyPjxSZWNOdW0+Mjk5Njwv
UmVjTnVtPjxyZWNvcmQ+PHJlYy1udW1iZXI+Mjk5NjwvcmVjLW51bWJlcj48Zm9yZWlnbi1rZXlz
PjxrZXkgYXBwPSJFTiIgZGItaWQ9InI5MGU1d3Z0OHI5c3BkZXo1MHQ1MjJ0cHcydzlhYWR2dGR2
diIgdGltZXN0YW1wPSIxMzgzNTcyMTQ4Ij4yOTk2PC9rZXk+PC9mb3JlaWduLWtleXM+PHJlZi10
eXBlIG5hbWU9IkpvdXJuYWwgQXJ0aWNsZSI+MTc8L3JlZi10eXBlPjxjb250cmlidXRvcnM+PGF1
dGhvcnM+PGF1dGhvcj5CZWNraGFtLCBKLiBELjwvYXV0aG9yPjxhdXRob3I+Q2FkZW5hLCBBLjwv
YXV0aG9yPjxhdXRob3I+TGluLCBKLjwvYXV0aG9yPjxhdXRob3I+UGllZHJhLCBQLiBBLjwvYXV0
aG9yPjxhdXRob3I+R2xlemVuLCBXLiBQLjwvYXV0aG9yPjxhdXRob3I+R3JlZW5iZXJnLCBTLiBC
LjwvYXV0aG9yPjxhdXRob3I+QXRtYXIsIFIuIEwuPC9hdXRob3I+PC9hdXRob3JzPjwvY29udHJp
YnV0b3JzPjxhdXRoLWFkZHJlc3M+RGVwYXJ0bWVudCBvZiBNZWRpY2luZSwgQmF5bG9yIENvbGxl
Z2Ugb2YgTWVkaWNpbmUgYW5kIEJlbiBUYXViIEdlbmVyYWwgSG9zcGl0YWwsIE9uZSBCYXlsb3Ig
UGxhemEsIEhvdXN0b24sIFRYIDc3MDMwLCBVU0EuPC9hdXRoLWFkZHJlc3M+PHRpdGxlcz48dGl0
bGU+UmVzcGlyYXRvcnkgdmlyYWwgaW5mZWN0aW9ucyBpbiBwYXRpZW50cyB3aXRoIGNocm9uaWMs
IG9ic3RydWN0aXZlIHB1bG1vbmFyeSBkaXNlYXNlPC90aXRsZT48c2Vjb25kYXJ5LXRpdGxlPkog
SW5mZWN0PC9zZWNvbmRhcnktdGl0bGU+PGFsdC10aXRsZT5UaGUgSm91cm5hbCBvZiBpbmZlY3Rp
b248L2FsdC10aXRsZT48L3RpdGxlcz48cGVyaW9kaWNhbD48ZnVsbC10aXRsZT5KIEluZmVjdDwv
ZnVsbC10aXRsZT48YWJici0xPlRoZSBKb3VybmFsIG9mIGluZmVjdGlvbjwvYWJici0xPjwvcGVy
aW9kaWNhbD48YWx0LXBlcmlvZGljYWw+PGZ1bGwtdGl0bGU+SiBJbmZlY3Q8L2Z1bGwtdGl0bGU+
PGFiYnItMT5UaGUgSm91cm5hbCBvZiBpbmZlY3Rpb248L2FiYnItMT48L2FsdC1wZXJpb2RpY2Fs
PjxwYWdlcz4zMjItMzA8L3BhZ2VzPjx2b2x1bWU+NTA8L3ZvbHVtZT48bnVtYmVyPjQ8L251bWJl
cj48a2V5d29yZHM+PGtleXdvcmQ+QWdlZDwva2V5d29yZD48a2V5d29yZD5GZW1hbGU8L2tleXdv
cmQ+PGtleXdvcmQ+SHVtYW5zPC9rZXl3b3JkPjxrZXl3b3JkPkluZmx1ZW56YSwgSHVtYW4vZGlh
Z25vc2lzPC9rZXl3b3JkPjxrZXl3b3JkPk1hbGU8L2tleXdvcmQ+PGtleXdvcmQ+TWV0YXBuZXVt
b3ZpcnVzPC9rZXl3b3JkPjxrZXl3b3JkPk1pZGRsZSBBZ2VkPC9rZXl3b3JkPjxrZXl3b3JkPlBh
cmFteXhvdmlyaWRhZSBJbmZlY3Rpb25zL2RpYWdub3Npczwva2V5d29yZD48a2V5d29yZD5QaWNv
cm5hdmlyaWRhZSBJbmZlY3Rpb25zL2RpYWdub3Npczwva2V5d29yZD48a2V5d29yZD5QdWxtb25h
cnkgRGlzZWFzZSwgQ2hyb25pYyBPYnN0cnVjdGl2ZS8qY29tcGxpY2F0aW9uczwva2V5d29yZD48
a2V5d29yZD5SZXNwaXJhdG9yeSBTeW5jeXRpYWwgVmlydXMgSW5mZWN0aW9ucy9kaWFnbm9zaXM8
L2tleXdvcmQ+PGtleXdvcmQ+UmVzcGlyYXRvcnkgVHJhY3QgSW5mZWN0aW9ucy8qZGlhZ25vc2lz
PC9rZXl3b3JkPjxrZXl3b3JkPlJldmVyc2UgVHJhbnNjcmlwdGFzZSBQb2x5bWVyYXNlIENoYWlu
IFJlYWN0aW9uPC9rZXl3b3JkPjxrZXl3b3JkPlZpcnVzIERpc2Vhc2VzLypkaWFnbm9zaXM8L2tl
eXdvcmQ+PC9rZXl3b3Jkcz48ZGF0ZXM+PHllYXI+MjAwNTwveWVhcj48cHViLWRhdGVzPjxkYXRl
Pk1heTwvZGF0ZT48L3B1Yi1kYXRlcz48L2RhdGVzPjxpc2JuPjAxNjMtNDQ1MyAoUHJpbnQpJiN4
RDswMTYzLTQ0NTMgKExpbmtpbmcpPC9pc2JuPjxhY2Nlc3Npb24tbnVtPjE1ODQ1NDMwPC9hY2Nl
c3Npb24tbnVtPjx1cmxzPjxyZWxhdGVkLXVybHM+PHVybD5odHRwOi8vd3d3Lm5jYmkubmxtLm5p
aC5nb3YvcHVibWVkLzE1ODQ1NDMwPC91cmw+PC9yZWxhdGVkLXVybHM+PC91cmxzPjxlbGVjdHJv
bmljLXJlc291cmNlLW51bT4xMC4xMDE2L2ouamluZi4yMDA0LjA3LjAxMTwvZWxlY3Ryb25pYy1y
ZXNvdXJjZS1udW0+PC9yZWNvcmQ+PC9DaXRlPjwvRW5kTm90ZT5=
</w:fldData>
        </w:fldChar>
      </w:r>
      <w:r w:rsidRPr="001E0AB4">
        <w:rPr>
          <w:rFonts w:ascii="Times New Roman" w:hAnsi="Times New Roman" w:cs="Times New Roman"/>
          <w:iCs/>
          <w:color w:val="000000"/>
        </w:rPr>
        <w:instrText xml:space="preserve"> ADDIN EN.CITE </w:instrText>
      </w:r>
      <w:r w:rsidRPr="001E0AB4">
        <w:rPr>
          <w:rFonts w:ascii="Times New Roman" w:hAnsi="Times New Roman" w:cs="Times New Roman"/>
          <w:iCs/>
          <w:color w:val="000000"/>
        </w:rPr>
        <w:fldChar w:fldCharType="begin">
          <w:fldData xml:space="preserve">PEVuZE5vdGU+PENpdGU+PEF1dGhvcj5LdXlwZXJzPC9BdXRob3I+PFllYXI+MjAwNjwvWWVhcj48
UmVjTnVtPjQ4NTY8L1JlY051bT48RGlzcGxheVRleHQ+PHN0eWxlIGZhY2U9InN1cGVyc2NyaXB0
Ij43LDEzLDE0PC9zdHlsZT48L0Rpc3BsYXlUZXh0PjxyZWNvcmQ+PHJlYy1udW1iZXI+NDg1Njwv
cmVjLW51bWJlcj48Zm9yZWlnbi1rZXlzPjxrZXkgYXBwPSJFTiIgZGItaWQ9InI5MGU1d3Z0OHI5
c3BkZXo1MHQ1MjJ0cHcydzlhYWR2dGR2diIgdGltZXN0YW1wPSIxNTQwNDI3OTA2Ij40ODU2PC9r
ZXk+PC9mb3JlaWduLWtleXM+PHJlZi10eXBlIG5hbWU9IkpvdXJuYWwgQXJ0aWNsZSI+MTc8L3Jl
Zi10eXBlPjxjb250cmlidXRvcnM+PGF1dGhvcnM+PGF1dGhvcj5LdXlwZXJzLCBKLjwvYXV0aG9y
PjxhdXRob3I+V3JpZ2h0LCBOLjwvYXV0aG9yPjxhdXRob3I+RmVycmVuYmVyZywgSi48L2F1dGhv
cj48YXV0aG9yPkh1YW5nLCBNLiBMLjwvYXV0aG9yPjxhdXRob3I+Q2VudCwgQS48L2F1dGhvcj48
YXV0aG9yPkNvcmV5LCBMLjwvYXV0aG9yPjxhdXRob3I+TW9ycm93LCBSLjwvYXV0aG9yPjwvYXV0
aG9ycz48L2NvbnRyaWJ1dG9ycz48YXV0aC1hZGRyZXNzPkRlcGFydG1lbnQgb2YgTGFib3JhdG9y
eSBNZWRpY2luZSwgVW5pdmVyc2l0eSBvZiBXYXNoaW5ndG9uLCA0ODAwIFNhbmQgUG9pbnQgV2F5
IE5FLCBSb29tIFc4ODE0LCBTZWF0dGxlLCBXQSA5ODEwNSwgVVNBLiBqYW5lLmt1eXBlcnNAc2Vh
dHRsZWNoaWxkcmVucy5vcmc8L2F1dGgtYWRkcmVzcz48dGl0bGVzPjx0aXRsZT5Db21wYXJpc29u
IG9mIHJlYWwtdGltZSBQQ1IgYXNzYXlzIHdpdGggZmx1b3Jlc2NlbnQtYW50aWJvZHkgYXNzYXlz
IGZvciBkaWFnbm9zaXMgb2YgcmVzcGlyYXRvcnkgdmlydXMgaW5mZWN0aW9ucyBpbiBjaGlsZHJl
bjwvdGl0bGU+PHNlY29uZGFyeS10aXRsZT5KIENsaW4gTWljcm9iaW9sPC9zZWNvbmRhcnktdGl0
bGU+PC90aXRsZXM+PHBlcmlvZGljYWw+PGZ1bGwtdGl0bGU+SiBDbGluIE1pY3JvYmlvbDwvZnVs
bC10aXRsZT48L3BlcmlvZGljYWw+PHBhZ2VzPjIzODItODwvcGFnZXM+PHZvbHVtZT40NDwvdm9s
dW1lPjxudW1iZXI+NzwvbnVtYmVyPjxlZGl0aW9uPjIwMDYvMDcvMTE8L2VkaXRpb24+PGtleXdv
cmRzPjxrZXl3b3JkPkFkZW5vdmlyaWRhZS9pc29sYXRpb24gJmFtcDsgcHVyaWZpY2F0aW9uPC9r
ZXl3b3JkPjxrZXl3b3JkPkFkb2xlc2NlbnQ8L2tleXdvcmQ+PGtleXdvcmQ+Q2hpbGQ8L2tleXdv
cmQ+PGtleXdvcmQ+Q2hpbGQsIFByZXNjaG9vbDwva2V5d29yZD48a2V5d29yZD5GZW1hbGU8L2tl
eXdvcmQ+PGtleXdvcmQ+KkZsdW9yZXNjZW50IEFudGlib2R5IFRlY2huaXF1ZTwva2V5d29yZD48
a2V5d29yZD5IdW1hbnM8L2tleXdvcmQ+PGtleXdvcmQ+SW5mYW50PC9rZXl3b3JkPjxrZXl3b3Jk
PkluZmFudCwgTmV3Ym9ybjwva2V5d29yZD48a2V5d29yZD5JbmZsdWVuemEgQSB2aXJ1cy9pbW11
bm9sb2d5L2lzb2xhdGlvbiAmYW1wOyBwdXJpZmljYXRpb248L2tleXdvcmQ+PGtleXdvcmQ+TWFs
ZTwva2V5d29yZD48a2V5d29yZD5NZXRhcG5ldW1vdmlydXMvaW1tdW5vbG9neS9pc29sYXRpb24g
JmFtcDsgcHVyaWZpY2F0aW9uPC9rZXl3b3JkPjxrZXl3b3JkPlBhcmFpbmZsdWVuemEgVmlydXMg
MSwgSHVtYW4vaW1tdW5vbG9neS9pc29sYXRpb24gJmFtcDsgcHVyaWZpY2F0aW9uPC9rZXl3b3Jk
PjxrZXl3b3JkPlBhcmFpbmZsdWVuemEgVmlydXMgMiwgSHVtYW4vaW1tdW5vbG9neS9pc29sYXRp
b24gJmFtcDsgcHVyaWZpY2F0aW9uPC9rZXl3b3JkPjxrZXl3b3JkPlBhcmFpbmZsdWVuemEgVmly
dXMgMywgSHVtYW4vaW1tdW5vbG9neS9pc29sYXRpb24gJmFtcDsgcHVyaWZpY2F0aW9uPC9rZXl3
b3JkPjxrZXl3b3JkPlBvbHltZXJhc2UgQ2hhaW4gUmVhY3Rpb24vKm1ldGhvZHM8L2tleXdvcmQ+
PGtleXdvcmQ+UmVzcGlyYXRvcnkgU3luY3l0aWFsIFZpcnVzZXMvaW1tdW5vbG9neS9pc29sYXRp
b24gJmFtcDsgcHVyaWZpY2F0aW9uPC9rZXl3b3JkPjxrZXl3b3JkPlJlc3BpcmF0b3J5IFRyYWN0
IEluZmVjdGlvbnMvKmRpYWdub3Npczwva2V5d29yZD48a2V5d29yZD5TZW5zaXRpdml0eSBhbmQg
U3BlY2lmaWNpdHk8L2tleXdvcmQ+PGtleXdvcmQ+VmlydXMgRGlzZWFzZXMvKmRpYWdub3Npczwv
a2V5d29yZD48L2tleXdvcmRzPjxkYXRlcz48eWVhcj4yMDA2PC95ZWFyPjxwdWItZGF0ZXM+PGRh
dGU+SnVsPC9kYXRlPjwvcHViLWRhdGVzPjwvZGF0ZXM+PGlzYm4+MDA5NS0xMTM3IChQcmludCkm
I3hEOzAwOTUtMTEzNyAoTGlua2luZyk8L2lzYm4+PGFjY2Vzc2lvbi1udW0+MTY4MjUzNTM8L2Fj
Y2Vzc2lvbi1udW0+PHVybHM+PHJlbGF0ZWQtdXJscz48dXJsPmh0dHBzOi8vd3d3Lm5jYmkubmxt
Lm5paC5nb3YvcHVibWVkLzE2ODI1MzUzPC91cmw+PC9yZWxhdGVkLXVybHM+PC91cmxzPjxjdXN0
b20yPlBNQzE0ODk0NzM8L2N1c3RvbTI+PGVsZWN0cm9uaWMtcmVzb3VyY2UtbnVtPjEwLjExMjgv
SkNNLjAwMjE2LTA2PC9lbGVjdHJvbmljLXJlc291cmNlLW51bT48L3JlY29yZD48L0NpdGU+PENp
dGU+PEF1dGhvcj5ZYW5nPC9BdXRob3I+PFllYXI+MjAxMDwvWWVhcj48UmVjTnVtPjQ4NjI8L1Jl
Y051bT48cmVjb3JkPjxyZWMtbnVtYmVyPjQ4NjI8L3JlYy1udW1iZXI+PGZvcmVpZ24ta2V5cz48
a2V5IGFwcD0iRU4iIGRiLWlkPSJyOTBlNXd2dDhyOXNwZGV6NTB0NTIydHB3Mnc5YWFkdnRkdnYi
IHRpbWVzdGFtcD0iMTU0MDQyODI3NSI+NDg2Mjwva2V5PjwvZm9yZWlnbi1rZXlzPjxyZWYtdHlw
ZSBuYW1lPSJKb3VybmFsIEFydGljbGUiPjE3PC9yZWYtdHlwZT48Y29udHJpYnV0b3JzPjxhdXRo
b3JzPjxhdXRob3I+WWFuZywgWS48L2F1dGhvcj48YXV0aG9yPkdvbnphbGV6LCBSLjwvYXV0aG9y
PjxhdXRob3I+SHVhbmcsIEYuPC9hdXRob3I+PGF1dGhvcj5XYW5nLCBXLjwvYXV0aG9yPjxhdXRo
b3I+TGksIFkuPC9hdXRob3I+PGF1dGhvcj5WZXJuZXQsIEcuPC9hdXRob3I+PGF1dGhvcj5XYW5n
LCBKLjwvYXV0aG9yPjxhdXRob3I+SmluLCBRLjwvYXV0aG9yPjwvYXV0aG9ycz48L2NvbnRyaWJ1
dG9ycz48YXV0aC1hZGRyZXNzPkRyLiBDaHJpc3RvcGhlIE1lcmlldXggTGFib3JhdG9yeSwgSVBC
LCBDQU1TLUZvbmRhdGlvbiBNZXJpZXV4IGFuZCBTdGF0ZSBLZXkgTGFib3JhdG9yeSBvZiBNb2xl
Y3VsYXIgVmlyb2xvZ3kgYW5kIEdlbmV0aWMgRW5naW5lZXJpbmcsIEluc3RpdHV0ZSBvZiBQYXRo
b2dlbiBCaW9sb2d5LCBDaGluZXNlIEFjYWRlbXkgb2YgTWVkaWNhbCBTY2llbmNlcywgQmVpamlu
ZyAxMDA3MzAsIENoaW5hLjwvYXV0aC1hZGRyZXNzPjx0aXRsZXM+PHRpdGxlPlNpbXVsdGFuZW91
cyB0eXBpbmcgYW5kIEhBL05BIHN1YnR5cGluZyBvZiBpbmZsdWVuemEgQSBhbmQgQiB2aXJ1c2Vz
IGluY2x1ZGluZyB0aGUgcGFuZGVtaWMgaW5mbHVlbnphIEEvSDFOMSAyMDA5IGJ5IG11bHRpcGxl
eCByZWFsLXRpbWUgUlQtUENSPC90aXRsZT48c2Vjb25kYXJ5LXRpdGxlPkogVmlyb2wgTWV0aG9k
czwvc2Vjb25kYXJ5LXRpdGxlPjwvdGl0bGVzPjxwZXJpb2RpY2FsPjxmdWxsLXRpdGxlPkogVmly
b2wgTWV0aG9kczwvZnVsbC10aXRsZT48YWJici0xPkpvdXJuYWwgb2Ygdmlyb2xvZ2ljYWwgbWV0
aG9kczwvYWJici0xPjwvcGVyaW9kaWNhbD48cGFnZXM+MzctNDQ8L3BhZ2VzPjx2b2x1bWU+MTY3
PC92b2x1bWU+PG51bWJlcj4xPC9udW1iZXI+PGVkaXRpb24+MjAxMC8wMy8yMzwvZWRpdGlvbj48
a2V5d29yZHM+PGtleXdvcmQ+RE5BIFByaW1lcnMvZ2VuZXRpY3M8L2tleXdvcmQ+PGtleXdvcmQ+
SGVtYWdnbHV0aW5pbiBHbHljb3Byb3RlaW5zLCBJbmZsdWVuemEgVmlydXMvZ2VuZXRpY3M8L2tl
eXdvcmQ+PGtleXdvcmQ+SHVtYW5zPC9rZXl3b3JkPjxrZXl3b3JkPkluZmx1ZW56YSBBIHZpcnVz
LypjbGFzc2lmaWNhdGlvbi8qaXNvbGF0aW9uICZhbXA7IHB1cmlmaWNhdGlvbjwva2V5d29yZD48
a2V5d29yZD5JbmZsdWVuemEsIEh1bWFuLypkaWFnbm9zaXM8L2tleXdvcmQ+PGtleXdvcmQ+TmV1
cmFtaW5pZGFzZS9nZW5ldGljczwva2V5d29yZD48a2V5d29yZD5SZXZlcnNlIFRyYW5zY3JpcHRh
c2UgUG9seW1lcmFzZSBDaGFpbiBSZWFjdGlvbi8qbWV0aG9kczwva2V5d29yZD48a2V5d29yZD5T
ZW5zaXRpdml0eSBhbmQgU3BlY2lmaWNpdHk8L2tleXdvcmQ+PGtleXdvcmQ+VmlyYWwgUHJvdGVp
bnMvZ2VuZXRpY3M8L2tleXdvcmQ+PC9rZXl3b3Jkcz48ZGF0ZXM+PHllYXI+MjAxMDwveWVhcj48
cHViLWRhdGVzPjxkYXRlPkp1bDwvZGF0ZT48L3B1Yi1kYXRlcz48L2RhdGVzPjxpc2JuPjE4Nzkt
MDk4NCAoRWxlY3Ryb25pYykmI3hEOzAxNjYtMDkzNCAoTGlua2luZyk8L2lzYm4+PGFjY2Vzc2lv
bi1udW0+MjAzMDQwMTc8L2FjY2Vzc2lvbi1udW0+PHVybHM+PHJlbGF0ZWQtdXJscz48dXJsPmh0
dHBzOi8vd3d3Lm5jYmkubmxtLm5paC5nb3YvcHVibWVkLzIwMzA0MDE3PC91cmw+PC9yZWxhdGVk
LXVybHM+PC91cmxzPjxlbGVjdHJvbmljLXJlc291cmNlLW51bT4xMC4xMDE2L2ouanZpcm9tZXQu
MjAxMC4wMy4wMDc8L2VsZWN0cm9uaWMtcmVzb3VyY2UtbnVtPjwvcmVjb3JkPjwvQ2l0ZT48Q2l0
ZT48QXV0aG9yPkJlY2toYW08L0F1dGhvcj48WWVhcj4yMDA1PC9ZZWFyPjxSZWNOdW0+Mjk5Njwv
UmVjTnVtPjxyZWNvcmQ+PHJlYy1udW1iZXI+Mjk5NjwvcmVjLW51bWJlcj48Zm9yZWlnbi1rZXlz
PjxrZXkgYXBwPSJFTiIgZGItaWQ9InI5MGU1d3Z0OHI5c3BkZXo1MHQ1MjJ0cHcydzlhYWR2dGR2
diIgdGltZXN0YW1wPSIxMzgzNTcyMTQ4Ij4yOTk2PC9rZXk+PC9mb3JlaWduLWtleXM+PHJlZi10
eXBlIG5hbWU9IkpvdXJuYWwgQXJ0aWNsZSI+MTc8L3JlZi10eXBlPjxjb250cmlidXRvcnM+PGF1
dGhvcnM+PGF1dGhvcj5CZWNraGFtLCBKLiBELjwvYXV0aG9yPjxhdXRob3I+Q2FkZW5hLCBBLjwv
YXV0aG9yPjxhdXRob3I+TGluLCBKLjwvYXV0aG9yPjxhdXRob3I+UGllZHJhLCBQLiBBLjwvYXV0
aG9yPjxhdXRob3I+R2xlemVuLCBXLiBQLjwvYXV0aG9yPjxhdXRob3I+R3JlZW5iZXJnLCBTLiBC
LjwvYXV0aG9yPjxhdXRob3I+QXRtYXIsIFIuIEwuPC9hdXRob3I+PC9hdXRob3JzPjwvY29udHJp
YnV0b3JzPjxhdXRoLWFkZHJlc3M+RGVwYXJ0bWVudCBvZiBNZWRpY2luZSwgQmF5bG9yIENvbGxl
Z2Ugb2YgTWVkaWNpbmUgYW5kIEJlbiBUYXViIEdlbmVyYWwgSG9zcGl0YWwsIE9uZSBCYXlsb3Ig
UGxhemEsIEhvdXN0b24sIFRYIDc3MDMwLCBVU0EuPC9hdXRoLWFkZHJlc3M+PHRpdGxlcz48dGl0
bGU+UmVzcGlyYXRvcnkgdmlyYWwgaW5mZWN0aW9ucyBpbiBwYXRpZW50cyB3aXRoIGNocm9uaWMs
IG9ic3RydWN0aXZlIHB1bG1vbmFyeSBkaXNlYXNlPC90aXRsZT48c2Vjb25kYXJ5LXRpdGxlPkog
SW5mZWN0PC9zZWNvbmRhcnktdGl0bGU+PGFsdC10aXRsZT5UaGUgSm91cm5hbCBvZiBpbmZlY3Rp
b248L2FsdC10aXRsZT48L3RpdGxlcz48cGVyaW9kaWNhbD48ZnVsbC10aXRsZT5KIEluZmVjdDwv
ZnVsbC10aXRsZT48YWJici0xPlRoZSBKb3VybmFsIG9mIGluZmVjdGlvbjwvYWJici0xPjwvcGVy
aW9kaWNhbD48YWx0LXBlcmlvZGljYWw+PGZ1bGwtdGl0bGU+SiBJbmZlY3Q8L2Z1bGwtdGl0bGU+
PGFiYnItMT5UaGUgSm91cm5hbCBvZiBpbmZlY3Rpb248L2FiYnItMT48L2FsdC1wZXJpb2RpY2Fs
PjxwYWdlcz4zMjItMzA8L3BhZ2VzPjx2b2x1bWU+NTA8L3ZvbHVtZT48bnVtYmVyPjQ8L251bWJl
cj48a2V5d29yZHM+PGtleXdvcmQ+QWdlZDwva2V5d29yZD48a2V5d29yZD5GZW1hbGU8L2tleXdv
cmQ+PGtleXdvcmQ+SHVtYW5zPC9rZXl3b3JkPjxrZXl3b3JkPkluZmx1ZW56YSwgSHVtYW4vZGlh
Z25vc2lzPC9rZXl3b3JkPjxrZXl3b3JkPk1hbGU8L2tleXdvcmQ+PGtleXdvcmQ+TWV0YXBuZXVt
b3ZpcnVzPC9rZXl3b3JkPjxrZXl3b3JkPk1pZGRsZSBBZ2VkPC9rZXl3b3JkPjxrZXl3b3JkPlBh
cmFteXhvdmlyaWRhZSBJbmZlY3Rpb25zL2RpYWdub3Npczwva2V5d29yZD48a2V5d29yZD5QaWNv
cm5hdmlyaWRhZSBJbmZlY3Rpb25zL2RpYWdub3Npczwva2V5d29yZD48a2V5d29yZD5QdWxtb25h
cnkgRGlzZWFzZSwgQ2hyb25pYyBPYnN0cnVjdGl2ZS8qY29tcGxpY2F0aW9uczwva2V5d29yZD48
a2V5d29yZD5SZXNwaXJhdG9yeSBTeW5jeXRpYWwgVmlydXMgSW5mZWN0aW9ucy9kaWFnbm9zaXM8
L2tleXdvcmQ+PGtleXdvcmQ+UmVzcGlyYXRvcnkgVHJhY3QgSW5mZWN0aW9ucy8qZGlhZ25vc2lz
PC9rZXl3b3JkPjxrZXl3b3JkPlJldmVyc2UgVHJhbnNjcmlwdGFzZSBQb2x5bWVyYXNlIENoYWlu
IFJlYWN0aW9uPC9rZXl3b3JkPjxrZXl3b3JkPlZpcnVzIERpc2Vhc2VzLypkaWFnbm9zaXM8L2tl
eXdvcmQ+PC9rZXl3b3Jkcz48ZGF0ZXM+PHllYXI+MjAwNTwveWVhcj48cHViLWRhdGVzPjxkYXRl
Pk1heTwvZGF0ZT48L3B1Yi1kYXRlcz48L2RhdGVzPjxpc2JuPjAxNjMtNDQ1MyAoUHJpbnQpJiN4
RDswMTYzLTQ0NTMgKExpbmtpbmcpPC9pc2JuPjxhY2Nlc3Npb24tbnVtPjE1ODQ1NDMwPC9hY2Nl
c3Npb24tbnVtPjx1cmxzPjxyZWxhdGVkLXVybHM+PHVybD5odHRwOi8vd3d3Lm5jYmkubmxtLm5p
aC5nb3YvcHVibWVkLzE1ODQ1NDMwPC91cmw+PC9yZWxhdGVkLXVybHM+PC91cmxzPjxlbGVjdHJv
bmljLXJlc291cmNlLW51bT4xMC4xMDE2L2ouamluZi4yMDA0LjA3LjAxMTwvZWxlY3Ryb25pYy1y
ZXNvdXJjZS1udW0+PC9yZWNvcmQ+PC9DaXRlPjwvRW5kTm90ZT5=
</w:fldData>
        </w:fldChar>
      </w:r>
      <w:r w:rsidRPr="001E0AB4">
        <w:rPr>
          <w:rFonts w:ascii="Times New Roman" w:hAnsi="Times New Roman" w:cs="Times New Roman"/>
          <w:iCs/>
          <w:color w:val="000000"/>
        </w:rPr>
        <w:instrText xml:space="preserve"> ADDIN EN.CITE.DATA </w:instrText>
      </w:r>
      <w:r w:rsidRPr="001E0AB4">
        <w:rPr>
          <w:rFonts w:ascii="Times New Roman" w:hAnsi="Times New Roman" w:cs="Times New Roman"/>
          <w:iCs/>
          <w:color w:val="000000"/>
        </w:rPr>
      </w:r>
      <w:r w:rsidRPr="001E0AB4">
        <w:rPr>
          <w:rFonts w:ascii="Times New Roman" w:hAnsi="Times New Roman" w:cs="Times New Roman"/>
          <w:iCs/>
          <w:color w:val="000000"/>
        </w:rPr>
        <w:fldChar w:fldCharType="end"/>
      </w:r>
      <w:r w:rsidRPr="001E0AB4">
        <w:rPr>
          <w:rFonts w:ascii="Times New Roman" w:hAnsi="Times New Roman" w:cs="Times New Roman"/>
          <w:iCs/>
          <w:color w:val="000000"/>
        </w:rPr>
      </w:r>
      <w:r w:rsidRPr="001E0AB4">
        <w:rPr>
          <w:rFonts w:ascii="Times New Roman" w:hAnsi="Times New Roman" w:cs="Times New Roman"/>
          <w:iCs/>
          <w:color w:val="000000"/>
        </w:rPr>
        <w:fldChar w:fldCharType="separate"/>
      </w:r>
      <w:r w:rsidRPr="001E0AB4">
        <w:rPr>
          <w:rFonts w:ascii="Times New Roman" w:hAnsi="Times New Roman" w:cs="Times New Roman"/>
          <w:iCs/>
          <w:noProof/>
          <w:color w:val="000000"/>
          <w:vertAlign w:val="superscript"/>
        </w:rPr>
        <w:t>7,13,14</w:t>
      </w:r>
      <w:r w:rsidRPr="001E0AB4">
        <w:rPr>
          <w:rFonts w:ascii="Times New Roman" w:hAnsi="Times New Roman" w:cs="Times New Roman"/>
          <w:iCs/>
          <w:color w:val="000000"/>
        </w:rPr>
        <w:fldChar w:fldCharType="end"/>
      </w:r>
      <w:r w:rsidRPr="001E0AB4">
        <w:rPr>
          <w:rFonts w:ascii="Times New Roman" w:hAnsi="Times New Roman" w:cs="Times New Roman"/>
          <w:iCs/>
          <w:color w:val="000000"/>
        </w:rPr>
        <w:t xml:space="preserve">  </w:t>
      </w:r>
      <w:proofErr w:type="spellStart"/>
      <w:r w:rsidRPr="001E0AB4">
        <w:rPr>
          <w:rFonts w:ascii="Times New Roman" w:hAnsi="Times New Roman" w:cs="Times New Roman"/>
          <w:iCs/>
          <w:color w:val="000000"/>
        </w:rPr>
        <w:t>rtPCR</w:t>
      </w:r>
      <w:proofErr w:type="spellEnd"/>
      <w:r w:rsidRPr="001E0AB4">
        <w:rPr>
          <w:rFonts w:ascii="Times New Roman" w:hAnsi="Times New Roman" w:cs="Times New Roman"/>
          <w:iCs/>
          <w:color w:val="000000"/>
        </w:rPr>
        <w:t xml:space="preserve"> was also used for the detection of DNA pathogens which included adenovirus,</w:t>
      </w:r>
      <w:r w:rsidRPr="001E0AB4">
        <w:rPr>
          <w:rFonts w:ascii="Times New Roman" w:hAnsi="Times New Roman" w:cs="Times New Roman"/>
          <w:iCs/>
          <w:color w:val="000000"/>
        </w:rPr>
        <w:fldChar w:fldCharType="begin"/>
      </w:r>
      <w:r w:rsidRPr="001E0AB4">
        <w:rPr>
          <w:rFonts w:ascii="Times New Roman" w:hAnsi="Times New Roman" w:cs="Times New Roman"/>
          <w:iCs/>
          <w:color w:val="000000"/>
        </w:rPr>
        <w:instrText xml:space="preserve"> ADDIN EN.CITE &lt;EndNote&gt;&lt;Cite&gt;&lt;Author&gt;Damen&lt;/Author&gt;&lt;Year&gt;2008&lt;/Year&gt;&lt;RecNum&gt;4852&lt;/RecNum&gt;&lt;DisplayText&gt;&lt;style face="superscript"&gt;15&lt;/style&gt;&lt;/DisplayText&gt;&lt;record&gt;&lt;rec-number&gt;4852&lt;/rec-number&gt;&lt;foreign-keys&gt;&lt;key app="EN" db-id="r90e5wvt8r9spdez50t522tpw2w9aadvtdvv" timestamp="1540427707"&gt;4852&lt;/key&gt;&lt;/foreign-keys&gt;&lt;ref-type name="Journal Article"&gt;17&lt;/ref-type&gt;&lt;contributors&gt;&lt;authors&gt;&lt;author&gt;Damen, M.&lt;/author&gt;&lt;author&gt;Minnaar, R.&lt;/author&gt;&lt;author&gt;Glasius, P.&lt;/author&gt;&lt;author&gt;van der Ham, A.&lt;/author&gt;&lt;author&gt;Koen, G.&lt;/author&gt;&lt;author&gt;Wertheim, P.&lt;/author&gt;&lt;author&gt;Beld, M.&lt;/author&gt;&lt;/authors&gt;&lt;/contributors&gt;&lt;auth-address&gt;Department of Medical Microbiology, Laboratory of Clinical Virology, Academic Medical Centre, University of Amsterdam, Amsterdam, The Netherlands.&lt;/auth-address&gt;&lt;titles&gt;&lt;title&gt;Real-time PCR with an internal control for detection of all known human adenovirus serotypes&lt;/title&gt;&lt;secondary-title&gt;J Clin Microbiol&lt;/secondary-title&gt;&lt;/titles&gt;&lt;periodical&gt;&lt;full-title&gt;J Clin Microbiol&lt;/full-title&gt;&lt;/periodical&gt;&lt;pages&gt;3997-4003&lt;/pages&gt;&lt;volume&gt;46&lt;/volume&gt;&lt;number&gt;12&lt;/number&gt;&lt;edition&gt;2008/10/17&lt;/edition&gt;&lt;keywords&gt;&lt;keyword&gt;Adenoviridae Infections/*diagnosis&lt;/keyword&gt;&lt;keyword&gt;Adenoviruses, Human/*isolation &amp;amp; purification&lt;/keyword&gt;&lt;keyword&gt;Animals&lt;/keyword&gt;&lt;keyword&gt;Base Sequence&lt;/keyword&gt;&lt;keyword&gt;Capsid Proteins/genetics&lt;/keyword&gt;&lt;keyword&gt;Cell Line&lt;/keyword&gt;&lt;keyword&gt;DNA Primers/genetics&lt;/keyword&gt;&lt;keyword&gt;Humans&lt;/keyword&gt;&lt;keyword&gt;Molecular Sequence Data&lt;/keyword&gt;&lt;keyword&gt;Polymerase Chain Reaction/*methods/standards&lt;/keyword&gt;&lt;keyword&gt;Reference Standards&lt;/keyword&gt;&lt;keyword&gt;Sensitivity and Specificity&lt;/keyword&gt;&lt;keyword&gt;Sequence Alignment&lt;/keyword&gt;&lt;/keywords&gt;&lt;dates&gt;&lt;year&gt;2008&lt;/year&gt;&lt;pub-dates&gt;&lt;date&gt;Dec&lt;/date&gt;&lt;/pub-dates&gt;&lt;/dates&gt;&lt;isbn&gt;1098-660X (Electronic)&amp;#xD;0095-1137 (Linking)&lt;/isbn&gt;&lt;accession-num&gt;18923006&lt;/accession-num&gt;&lt;urls&gt;&lt;related-urls&gt;&lt;url&gt;https://www.ncbi.nlm.nih.gov/pubmed/18923006&lt;/url&gt;&lt;/related-urls&gt;&lt;/urls&gt;&lt;custom2&gt;PMC2593248&lt;/custom2&gt;&lt;electronic-resource-num&gt;10.1128/JCM.00563-08&lt;/electronic-resource-num&gt;&lt;/record&gt;&lt;/Cite&gt;&lt;/EndNote&gt;</w:instrText>
      </w:r>
      <w:r w:rsidRPr="001E0AB4">
        <w:rPr>
          <w:rFonts w:ascii="Times New Roman" w:hAnsi="Times New Roman" w:cs="Times New Roman"/>
          <w:iCs/>
          <w:color w:val="000000"/>
        </w:rPr>
        <w:fldChar w:fldCharType="separate"/>
      </w:r>
      <w:r w:rsidRPr="001E0AB4">
        <w:rPr>
          <w:rFonts w:ascii="Times New Roman" w:hAnsi="Times New Roman" w:cs="Times New Roman"/>
          <w:iCs/>
          <w:noProof/>
          <w:color w:val="000000"/>
          <w:vertAlign w:val="superscript"/>
        </w:rPr>
        <w:t>15</w:t>
      </w:r>
      <w:r w:rsidRPr="001E0AB4">
        <w:rPr>
          <w:rFonts w:ascii="Times New Roman" w:hAnsi="Times New Roman" w:cs="Times New Roman"/>
          <w:iCs/>
          <w:color w:val="000000"/>
        </w:rPr>
        <w:fldChar w:fldCharType="end"/>
      </w:r>
      <w:r w:rsidRPr="001E0AB4">
        <w:rPr>
          <w:rFonts w:ascii="Times New Roman" w:hAnsi="Times New Roman" w:cs="Times New Roman"/>
          <w:iCs/>
          <w:color w:val="000000"/>
        </w:rPr>
        <w:t>human bocavirus type 1,</w:t>
      </w:r>
      <w:r w:rsidRPr="001E0AB4">
        <w:rPr>
          <w:rFonts w:ascii="Times New Roman" w:hAnsi="Times New Roman" w:cs="Times New Roman"/>
          <w:iCs/>
          <w:color w:val="000000"/>
        </w:rPr>
        <w:fldChar w:fldCharType="begin"/>
      </w:r>
      <w:r w:rsidRPr="001E0AB4">
        <w:rPr>
          <w:rFonts w:ascii="Times New Roman" w:hAnsi="Times New Roman" w:cs="Times New Roman"/>
          <w:iCs/>
          <w:color w:val="000000"/>
        </w:rPr>
        <w:instrText xml:space="preserve"> ADDIN EN.CITE &lt;EndNote&gt;&lt;Cite&gt;&lt;Author&gt;Lu&lt;/Author&gt;&lt;Year&gt;2006&lt;/Year&gt;&lt;RecNum&gt;4857&lt;/RecNum&gt;&lt;DisplayText&gt;&lt;style face="superscript"&gt;16&lt;/style&gt;&lt;/DisplayText&gt;&lt;record&gt;&lt;rec-number&gt;4857&lt;/rec-number&gt;&lt;foreign-keys&gt;&lt;key app="EN" db-id="r90e5wvt8r9spdez50t522tpw2w9aadvtdvv" timestamp="1540427979"&gt;4857&lt;/key&gt;&lt;/foreign-keys&gt;&lt;ref-type name="Journal Article"&gt;17&lt;/ref-type&gt;&lt;contributors&gt;&lt;authors&gt;&lt;author&gt;Lu, X.&lt;/author&gt;&lt;author&gt;Chittaganpitch, M.&lt;/author&gt;&lt;author&gt;Olsen, S. J.&lt;/author&gt;&lt;author&gt;Mackay, I. M.&lt;/author&gt;&lt;author&gt;Sloots, T. P.&lt;/author&gt;&lt;author&gt;Fry, A. M.&lt;/author&gt;&lt;author&gt;Erdman, D. D.&lt;/author&gt;&lt;/authors&gt;&lt;/contributors&gt;&lt;auth-address&gt;Respiratory and Gastroenteritis Viruses Branch, Centers for Disease Control and Prevention, 1600 Clifton Road, N.E., Mailstop G04, Atlanta, GA 30333, USA.&lt;/auth-address&gt;&lt;titles&gt;&lt;title&gt;Real-time PCR assays for detection of bocavirus in human specimens&lt;/title&gt;&lt;secondary-title&gt;J Clin Microbiol&lt;/secondary-title&gt;&lt;/titles&gt;&lt;periodical&gt;&lt;full-title&gt;J Clin Microbiol&lt;/full-title&gt;&lt;/periodical&gt;&lt;pages&gt;3231-5&lt;/pages&gt;&lt;volume&gt;44&lt;/volume&gt;&lt;number&gt;9&lt;/number&gt;&lt;edition&gt;2006/09/07&lt;/edition&gt;&lt;keywords&gt;&lt;keyword&gt;DNA, Viral/analysis&lt;/keyword&gt;&lt;keyword&gt;Humans&lt;/keyword&gt;&lt;keyword&gt;Nucleocapsid Proteins/genetics&lt;/keyword&gt;&lt;keyword&gt;Parvoviridae Infections/*virology&lt;/keyword&gt;&lt;keyword&gt;Parvovirinae/genetics/*isolation &amp;amp; purification&lt;/keyword&gt;&lt;keyword&gt;Pneumonia, Viral/*virology&lt;/keyword&gt;&lt;keyword&gt;Polymerase Chain Reaction/*methods&lt;/keyword&gt;&lt;keyword&gt;Reproducibility of Results&lt;/keyword&gt;&lt;keyword&gt;Sensitivity and Specificity&lt;/keyword&gt;&lt;keyword&gt;Taq Polymerase&lt;/keyword&gt;&lt;keyword&gt;Thailand&lt;/keyword&gt;&lt;keyword&gt;Viral Nonstructural Proteins/genetics&lt;/keyword&gt;&lt;/keywords&gt;&lt;dates&gt;&lt;year&gt;2006&lt;/year&gt;&lt;pub-dates&gt;&lt;date&gt;Sep&lt;/date&gt;&lt;/pub-dates&gt;&lt;/dates&gt;&lt;isbn&gt;0095-1137 (Print)&amp;#xD;0095-1137 (Linking)&lt;/isbn&gt;&lt;accession-num&gt;16954253&lt;/accession-num&gt;&lt;urls&gt;&lt;related-urls&gt;&lt;url&gt;https://www.ncbi.nlm.nih.gov/pubmed/16954253&lt;/url&gt;&lt;/related-urls&gt;&lt;/urls&gt;&lt;custom2&gt;PMC1594719&lt;/custom2&gt;&lt;electronic-resource-num&gt;10.1128/JCM.00889-06&lt;/electronic-resource-num&gt;&lt;/record&gt;&lt;/Cite&gt;&lt;/EndNote&gt;</w:instrText>
      </w:r>
      <w:r w:rsidRPr="001E0AB4">
        <w:rPr>
          <w:rFonts w:ascii="Times New Roman" w:hAnsi="Times New Roman" w:cs="Times New Roman"/>
          <w:iCs/>
          <w:color w:val="000000"/>
        </w:rPr>
        <w:fldChar w:fldCharType="separate"/>
      </w:r>
      <w:r w:rsidRPr="001E0AB4">
        <w:rPr>
          <w:rFonts w:ascii="Times New Roman" w:hAnsi="Times New Roman" w:cs="Times New Roman"/>
          <w:iCs/>
          <w:noProof/>
          <w:color w:val="000000"/>
          <w:vertAlign w:val="superscript"/>
        </w:rPr>
        <w:t>16</w:t>
      </w:r>
      <w:r w:rsidRPr="001E0AB4">
        <w:rPr>
          <w:rFonts w:ascii="Times New Roman" w:hAnsi="Times New Roman" w:cs="Times New Roman"/>
          <w:iCs/>
          <w:color w:val="000000"/>
        </w:rPr>
        <w:fldChar w:fldCharType="end"/>
      </w:r>
      <w:r w:rsidRPr="001E0AB4">
        <w:rPr>
          <w:rFonts w:ascii="Times New Roman" w:hAnsi="Times New Roman" w:cs="Times New Roman"/>
          <w:iCs/>
          <w:color w:val="000000"/>
        </w:rPr>
        <w:t xml:space="preserve">  </w:t>
      </w:r>
      <w:r w:rsidRPr="001E0AB4">
        <w:rPr>
          <w:rFonts w:ascii="Times New Roman" w:hAnsi="Times New Roman" w:cs="Times New Roman"/>
          <w:i/>
          <w:iCs/>
          <w:color w:val="000000"/>
          <w:lang w:eastAsia="en-US"/>
        </w:rPr>
        <w:t>Mycoplasma</w:t>
      </w:r>
      <w:r w:rsidRPr="001E0AB4">
        <w:rPr>
          <w:rFonts w:ascii="Times New Roman" w:hAnsi="Times New Roman" w:cs="Times New Roman"/>
          <w:i/>
          <w:iCs/>
          <w:color w:val="000000"/>
        </w:rPr>
        <w:t xml:space="preserve"> pneumoniae</w:t>
      </w:r>
      <w:r w:rsidRPr="001E0AB4">
        <w:rPr>
          <w:rFonts w:ascii="Times New Roman" w:hAnsi="Times New Roman" w:cs="Times New Roman"/>
          <w:iCs/>
          <w:color w:val="000000"/>
        </w:rPr>
        <w:t>,</w:t>
      </w:r>
      <w:r w:rsidRPr="001E0AB4">
        <w:rPr>
          <w:rFonts w:ascii="Times New Roman" w:hAnsi="Times New Roman" w:cs="Times New Roman"/>
          <w:iCs/>
          <w:color w:val="000000"/>
        </w:rPr>
        <w:fldChar w:fldCharType="begin"/>
      </w:r>
      <w:r w:rsidRPr="001E0AB4">
        <w:rPr>
          <w:rFonts w:ascii="Times New Roman" w:hAnsi="Times New Roman" w:cs="Times New Roman"/>
          <w:iCs/>
          <w:color w:val="000000"/>
        </w:rPr>
        <w:instrText xml:space="preserve"> ADDIN EN.CITE &lt;EndNote&gt;&lt;Cite&gt;&lt;Author&gt;Winchell&lt;/Author&gt;&lt;Year&gt;2008&lt;/Year&gt;&lt;RecNum&gt;2999&lt;/RecNum&gt;&lt;DisplayText&gt;&lt;style face="superscript"&gt;17&lt;/style&gt;&lt;/DisplayText&gt;&lt;record&gt;&lt;rec-number&gt;2999&lt;/rec-number&gt;&lt;foreign-keys&gt;&lt;key app="EN" db-id="r90e5wvt8r9spdez50t522tpw2w9aadvtdvv" timestamp="1383572186"&gt;2999&lt;/key&gt;&lt;/foreign-keys&gt;&lt;ref-type name="Journal Article"&gt;17&lt;/ref-type&gt;&lt;contributors&gt;&lt;authors&gt;&lt;author&gt;Winchell, J. M.&lt;/author&gt;&lt;author&gt;Thurman, K. A.&lt;/author&gt;&lt;author&gt;Mitchell, S. L.&lt;/author&gt;&lt;author&gt;Thacker, W. L.&lt;/author&gt;&lt;author&gt;Fields, B. S.&lt;/author&gt;&lt;/authors&gt;&lt;/contributors&gt;&lt;auth-address&gt;Respiratory Diseases Branch, Centers for Disease Control and Prevention, Atlanta, Georgia 30333, USA. jwinchell@cdc.gov&lt;/auth-address&gt;&lt;titles&gt;&lt;title&gt;Evaluation of three real-time PCR assays for detection of Mycoplasma pneumoniae in an outbreak investigation&lt;/title&gt;&lt;secondary-title&gt;J Clin Microbiol&lt;/secondary-title&gt;&lt;alt-title&gt;Journal of clinical microbiology&lt;/alt-title&gt;&lt;/titles&gt;&lt;periodical&gt;&lt;full-title&gt;J Clin Microbiol&lt;/full-title&gt;&lt;/periodical&gt;&lt;pages&gt;3116-8&lt;/pages&gt;&lt;volume&gt;46&lt;/volume&gt;&lt;number&gt;9&lt;/number&gt;&lt;keywords&gt;&lt;keyword&gt;Adolescent&lt;/keyword&gt;&lt;keyword&gt;Adult&lt;/keyword&gt;&lt;keyword&gt;DNA Probes&lt;/keyword&gt;&lt;keyword&gt;Disease Outbreaks&lt;/keyword&gt;&lt;keyword&gt;Humans&lt;/keyword&gt;&lt;keyword&gt;Molecular Sequence Data&lt;/keyword&gt;&lt;keyword&gt;*Mycoplasma pneumoniae&lt;/keyword&gt;&lt;keyword&gt;Pneumonia, Mycoplasma/*diagnosis/microbiology&lt;/keyword&gt;&lt;keyword&gt;*Polymerase Chain Reaction&lt;/keyword&gt;&lt;keyword&gt;Young Adult&lt;/keyword&gt;&lt;/keywords&gt;&lt;dates&gt;&lt;year&gt;2008&lt;/year&gt;&lt;pub-dates&gt;&lt;date&gt;Sep&lt;/date&gt;&lt;/pub-dates&gt;&lt;/dates&gt;&lt;isbn&gt;1098-660X (Electronic)&amp;#xD;0095-1137 (Linking)&lt;/isbn&gt;&lt;accession-num&gt;18614663&lt;/accession-num&gt;&lt;urls&gt;&lt;related-urls&gt;&lt;url&gt;http://www.ncbi.nlm.nih.gov/pubmed/18614663&lt;/url&gt;&lt;/related-urls&gt;&lt;/urls&gt;&lt;custom2&gt;2546712&lt;/custom2&gt;&lt;electronic-resource-num&gt;10.1128/JCM.00440-08&lt;/electronic-resource-num&gt;&lt;/record&gt;&lt;/Cite&gt;&lt;/EndNote&gt;</w:instrText>
      </w:r>
      <w:r w:rsidRPr="001E0AB4">
        <w:rPr>
          <w:rFonts w:ascii="Times New Roman" w:hAnsi="Times New Roman" w:cs="Times New Roman"/>
          <w:iCs/>
          <w:color w:val="000000"/>
        </w:rPr>
        <w:fldChar w:fldCharType="separate"/>
      </w:r>
      <w:r w:rsidRPr="001E0AB4">
        <w:rPr>
          <w:rFonts w:ascii="Times New Roman" w:hAnsi="Times New Roman" w:cs="Times New Roman"/>
          <w:iCs/>
          <w:noProof/>
          <w:color w:val="000000"/>
          <w:vertAlign w:val="superscript"/>
        </w:rPr>
        <w:t>17</w:t>
      </w:r>
      <w:r w:rsidRPr="001E0AB4">
        <w:rPr>
          <w:rFonts w:ascii="Times New Roman" w:hAnsi="Times New Roman" w:cs="Times New Roman"/>
          <w:iCs/>
          <w:color w:val="000000"/>
        </w:rPr>
        <w:fldChar w:fldCharType="end"/>
      </w:r>
      <w:r w:rsidRPr="001E0AB4">
        <w:rPr>
          <w:rFonts w:ascii="Times New Roman" w:hAnsi="Times New Roman" w:cs="Times New Roman"/>
          <w:iCs/>
          <w:color w:val="000000"/>
        </w:rPr>
        <w:t xml:space="preserve">  and </w:t>
      </w:r>
      <w:r w:rsidRPr="001E0AB4">
        <w:rPr>
          <w:rFonts w:ascii="Times New Roman" w:hAnsi="Times New Roman" w:cs="Times New Roman"/>
          <w:i/>
          <w:iCs/>
          <w:color w:val="000000"/>
          <w:lang w:eastAsia="en-US"/>
        </w:rPr>
        <w:t xml:space="preserve">Bordetella </w:t>
      </w:r>
      <w:r w:rsidRPr="001E0AB4">
        <w:rPr>
          <w:rFonts w:ascii="Times New Roman" w:hAnsi="Times New Roman" w:cs="Times New Roman"/>
          <w:i/>
          <w:iCs/>
          <w:color w:val="000000"/>
        </w:rPr>
        <w:t>pertussis</w:t>
      </w:r>
      <w:r w:rsidRPr="001E0AB4">
        <w:rPr>
          <w:rFonts w:ascii="Times New Roman" w:hAnsi="Times New Roman" w:cs="Times New Roman"/>
          <w:iCs/>
          <w:color w:val="000000"/>
        </w:rPr>
        <w:t>.</w:t>
      </w:r>
      <w:r w:rsidRPr="001E0AB4">
        <w:rPr>
          <w:rFonts w:ascii="Times New Roman" w:hAnsi="Times New Roman" w:cs="Times New Roman"/>
          <w:iCs/>
          <w:color w:val="000000"/>
        </w:rPr>
        <w:fldChar w:fldCharType="begin"/>
      </w:r>
      <w:r w:rsidRPr="001E0AB4">
        <w:rPr>
          <w:rFonts w:ascii="Times New Roman" w:hAnsi="Times New Roman" w:cs="Times New Roman"/>
          <w:iCs/>
          <w:color w:val="000000"/>
        </w:rPr>
        <w:instrText xml:space="preserve"> ADDIN EN.CITE &lt;EndNote&gt;&lt;Cite&gt;&lt;Author&gt;Knorr&lt;/Author&gt;&lt;Year&gt;2006&lt;/Year&gt;&lt;RecNum&gt;2998&lt;/RecNum&gt;&lt;DisplayText&gt;&lt;style face="superscript"&gt;18&lt;/style&gt;&lt;/DisplayText&gt;&lt;record&gt;&lt;rec-number&gt;2998&lt;/rec-number&gt;&lt;foreign-keys&gt;&lt;key app="EN" db-id="r90e5wvt8r9spdez50t522tpw2w9aadvtdvv" timestamp="1383572166"&gt;2998&lt;/key&gt;&lt;/foreign-keys&gt;&lt;ref-type name="Journal Article"&gt;17&lt;/ref-type&gt;&lt;contributors&gt;&lt;authors&gt;&lt;author&gt;Knorr, L.&lt;/author&gt;&lt;author&gt;Fox, J. D.&lt;/author&gt;&lt;author&gt;Tilley, P. A.&lt;/author&gt;&lt;author&gt;Ahmed-Bentley, J.&lt;/author&gt;&lt;/authors&gt;&lt;/contributors&gt;&lt;auth-address&gt;Provincial Laboratory for Public Health, Calgary, Alberta, Canada. laina88@sasktel.net&lt;/auth-address&gt;&lt;titles&gt;&lt;title&gt;Evaluation of real-time PCR for diagnosis of Bordetella pertussis infection&lt;/title&gt;&lt;secondary-title&gt;BMC Infect Dis&lt;/secondary-title&gt;&lt;alt-title&gt;BMC infectious diseases&lt;/alt-title&gt;&lt;/titles&gt;&lt;periodical&gt;&lt;full-title&gt;BMC Infect Dis&lt;/full-title&gt;&lt;abbr-1&gt;BMC infectious diseases&lt;/abbr-1&gt;&lt;/periodical&gt;&lt;alt-periodical&gt;&lt;full-title&gt;BMC Infect Dis&lt;/full-title&gt;&lt;abbr-1&gt;BMC infectious diseases&lt;/abbr-1&gt;&lt;/alt-periodical&gt;&lt;pages&gt;62&lt;/pages&gt;&lt;volume&gt;6&lt;/volume&gt;&lt;keywords&gt;&lt;keyword&gt;Bordetella/isolation &amp;amp; purification&lt;/keyword&gt;&lt;keyword&gt;Humans&lt;/keyword&gt;&lt;keyword&gt;Polymerase Chain Reaction/*methods&lt;/keyword&gt;&lt;keyword&gt;Sensitivity and Specificity&lt;/keyword&gt;&lt;keyword&gt;Species Specificity&lt;/keyword&gt;&lt;keyword&gt;Whooping Cough/*diagnosis&lt;/keyword&gt;&lt;/keywords&gt;&lt;dates&gt;&lt;year&gt;2006&lt;/year&gt;&lt;/dates&gt;&lt;isbn&gt;1471-2334 (Electronic)&amp;#xD;1471-2334 (Linking)&lt;/isbn&gt;&lt;accession-num&gt;16556317&lt;/accession-num&gt;&lt;urls&gt;&lt;related-urls&gt;&lt;url&gt;http://www.ncbi.nlm.nih.gov/pubmed/16556317&lt;/url&gt;&lt;/related-urls&gt;&lt;/urls&gt;&lt;custom2&gt;1435912&lt;/custom2&gt;&lt;electronic-resource-num&gt;10.1186/1471-2334-6-62&lt;/electronic-resource-num&gt;&lt;/record&gt;&lt;/Cite&gt;&lt;/EndNote&gt;</w:instrText>
      </w:r>
      <w:r w:rsidRPr="001E0AB4">
        <w:rPr>
          <w:rFonts w:ascii="Times New Roman" w:hAnsi="Times New Roman" w:cs="Times New Roman"/>
          <w:iCs/>
          <w:color w:val="000000"/>
        </w:rPr>
        <w:fldChar w:fldCharType="separate"/>
      </w:r>
      <w:r w:rsidRPr="001E0AB4">
        <w:rPr>
          <w:rFonts w:ascii="Times New Roman" w:hAnsi="Times New Roman" w:cs="Times New Roman"/>
          <w:iCs/>
          <w:noProof/>
          <w:color w:val="000000"/>
          <w:vertAlign w:val="superscript"/>
        </w:rPr>
        <w:t>18</w:t>
      </w:r>
      <w:r w:rsidRPr="001E0AB4">
        <w:rPr>
          <w:rFonts w:ascii="Times New Roman" w:hAnsi="Times New Roman" w:cs="Times New Roman"/>
          <w:iCs/>
          <w:color w:val="000000"/>
        </w:rPr>
        <w:fldChar w:fldCharType="end"/>
      </w:r>
      <w:r w:rsidRPr="001E0AB4">
        <w:rPr>
          <w:rFonts w:ascii="Times New Roman" w:hAnsi="Times New Roman" w:cs="Times New Roman"/>
          <w:iCs/>
          <w:color w:val="000000"/>
        </w:rPr>
        <w:t xml:space="preserve"> Details of the primers and probes have been </w:t>
      </w:r>
      <w:r w:rsidRPr="001E0AB4">
        <w:rPr>
          <w:rFonts w:ascii="Times New Roman" w:hAnsi="Times New Roman" w:cs="Times New Roman"/>
          <w:color w:val="000000"/>
        </w:rPr>
        <w:t>described in the Online Supplement</w:t>
      </w:r>
      <w:r w:rsidRPr="001E0AB4">
        <w:rPr>
          <w:rFonts w:ascii="Times New Roman" w:hAnsi="Times New Roman" w:cs="Times New Roman"/>
          <w:iCs/>
          <w:color w:val="000000"/>
        </w:rPr>
        <w:t xml:space="preserve">. All </w:t>
      </w:r>
      <w:proofErr w:type="spellStart"/>
      <w:r w:rsidRPr="001E0AB4">
        <w:rPr>
          <w:rFonts w:ascii="Times New Roman" w:hAnsi="Times New Roman" w:cs="Times New Roman"/>
          <w:iCs/>
          <w:color w:val="000000"/>
        </w:rPr>
        <w:t>rtPCR</w:t>
      </w:r>
      <w:proofErr w:type="spellEnd"/>
      <w:r w:rsidRPr="001E0AB4">
        <w:rPr>
          <w:rFonts w:ascii="Times New Roman" w:hAnsi="Times New Roman" w:cs="Times New Roman"/>
          <w:iCs/>
          <w:color w:val="000000"/>
        </w:rPr>
        <w:t xml:space="preserve"> assays were tested in duplicate and samples with incongruent values (one well positive) were retested. To reduce carryover contamination, sample preparation, RNA/DNA extraction, cDNA and amplification were performed in separate areas. All PCR runs had extraction and reagent positive and negative controls</w:t>
      </w:r>
      <w:r w:rsidRPr="001E0AB4">
        <w:rPr>
          <w:rFonts w:ascii="Times New Roman" w:hAnsi="Times New Roman" w:cs="Times New Roman"/>
          <w:color w:val="000000"/>
        </w:rPr>
        <w:t xml:space="preserve">. </w:t>
      </w:r>
    </w:p>
    <w:bookmarkEnd w:id="0"/>
    <w:bookmarkEnd w:id="1"/>
    <w:p w:rsidR="00B40B97" w:rsidRPr="001E0AB4" w:rsidRDefault="00B40B97" w:rsidP="00B40B97">
      <w:pPr>
        <w:spacing w:line="480" w:lineRule="auto"/>
        <w:rPr>
          <w:rFonts w:ascii="Times New Roman" w:hAnsi="Times New Roman" w:cs="Times New Roman"/>
        </w:rPr>
      </w:pPr>
    </w:p>
    <w:p w:rsidR="00B40B97" w:rsidRPr="001E0AB4" w:rsidRDefault="00B40B97" w:rsidP="00B40B97">
      <w:pPr>
        <w:spacing w:line="480" w:lineRule="auto"/>
        <w:rPr>
          <w:rFonts w:ascii="Times New Roman" w:hAnsi="Times New Roman" w:cs="Times New Roman"/>
          <w:b/>
        </w:rPr>
      </w:pPr>
      <w:r w:rsidRPr="001E0AB4">
        <w:rPr>
          <w:rFonts w:ascii="Times New Roman" w:hAnsi="Times New Roman" w:cs="Times New Roman"/>
          <w:b/>
        </w:rPr>
        <w:t>Statistical Analysis</w:t>
      </w:r>
    </w:p>
    <w:p w:rsidR="00B40B97" w:rsidRPr="001E0AB4" w:rsidRDefault="00B40B97" w:rsidP="00B40B97">
      <w:pPr>
        <w:spacing w:line="480" w:lineRule="auto"/>
        <w:rPr>
          <w:rFonts w:ascii="Times New Roman" w:hAnsi="Times New Roman" w:cs="Times New Roman"/>
        </w:rPr>
      </w:pPr>
      <w:r w:rsidRPr="001E0AB4">
        <w:rPr>
          <w:rFonts w:ascii="Times New Roman" w:hAnsi="Times New Roman" w:cs="Times New Roman"/>
        </w:rPr>
        <w:tab/>
        <w:t>In the current analysis, we analyzed the data of infants (&lt;1 year</w:t>
      </w:r>
      <w:r w:rsidR="009F31C9">
        <w:rPr>
          <w:rFonts w:ascii="Times New Roman" w:hAnsi="Times New Roman" w:cs="Times New Roman"/>
        </w:rPr>
        <w:t xml:space="preserve"> of age</w:t>
      </w:r>
      <w:bookmarkStart w:id="2" w:name="_GoBack"/>
      <w:bookmarkEnd w:id="2"/>
      <w:r w:rsidRPr="001E0AB4">
        <w:rPr>
          <w:rFonts w:ascii="Times New Roman" w:hAnsi="Times New Roman" w:cs="Times New Roman"/>
        </w:rPr>
        <w:t>) from the MARC-30 and MARC-35 cohorts. We used descriptive statistics to summarize the patient characteristics, clinical course, and detected respiratory pathogens (e.g., proportion, median with interquartile range [IQR]). We also compared the likelihood of having each of the five most common pathogens (with a detection likelihood of &gt;5%) between the U.S. census regions (Northeast, Midwest, South, West)</w:t>
      </w:r>
      <w:r w:rsidRPr="001E0AB4">
        <w:rPr>
          <w:rFonts w:ascii="Times New Roman" w:hAnsi="Times New Roman" w:cs="Times New Roman"/>
        </w:rPr>
        <w:fldChar w:fldCharType="begin"/>
      </w:r>
      <w:r w:rsidRPr="001E0AB4">
        <w:rPr>
          <w:rFonts w:ascii="Times New Roman" w:hAnsi="Times New Roman" w:cs="Times New Roman"/>
        </w:rPr>
        <w:instrText xml:space="preserve"> ADDIN EN.CITE &lt;EndNote&gt;&lt;Cite&gt;&lt;RecNum&gt;4705&lt;/RecNum&gt;&lt;DisplayText&gt;&lt;style face="superscript"&gt;19&lt;/style&gt;&lt;/DisplayText&gt;&lt;record&gt;&lt;rec-number&gt;4705&lt;/rec-number&gt;&lt;foreign-keys&gt;&lt;key app="EN" db-id="r90e5wvt8r9spdez50t522tpw2w9aadvtdvv" timestamp="1526779999"&gt;4705&lt;/key&gt;&lt;/foreign-keys&gt;&lt;ref-type name="Web Page"&gt;12&lt;/ref-type&gt;&lt;contributors&gt;&lt;/contributors&gt;&lt;titles&gt;&lt;title&gt;United States Bureau of the Census. Census regions and divisions of the United States&lt;/title&gt;&lt;/titles&gt;&lt;volume&gt;2018&lt;/volume&gt;&lt;number&gt;May 20&lt;/number&gt;&lt;dates&gt;&lt;/dates&gt;&lt;urls&gt;&lt;related-urls&gt;&lt;url&gt;https://www.census.gov/&lt;/url&gt;&lt;/related-urls&gt;&lt;/urls&gt;&lt;custom1&gt;2018&lt;/custom1&gt;&lt;custom2&gt;May 20&lt;/custom2&gt;&lt;/record&gt;&lt;/Cite&gt;&lt;/EndNote&gt;</w:instrText>
      </w:r>
      <w:r w:rsidRPr="001E0AB4">
        <w:rPr>
          <w:rFonts w:ascii="Times New Roman" w:hAnsi="Times New Roman" w:cs="Times New Roman"/>
        </w:rPr>
        <w:fldChar w:fldCharType="separate"/>
      </w:r>
      <w:r w:rsidRPr="001E0AB4">
        <w:rPr>
          <w:rFonts w:ascii="Times New Roman" w:hAnsi="Times New Roman" w:cs="Times New Roman"/>
          <w:noProof/>
          <w:vertAlign w:val="superscript"/>
        </w:rPr>
        <w:t>19</w:t>
      </w:r>
      <w:r w:rsidRPr="001E0AB4">
        <w:rPr>
          <w:rFonts w:ascii="Times New Roman" w:hAnsi="Times New Roman" w:cs="Times New Roman"/>
        </w:rPr>
        <w:fldChar w:fldCharType="end"/>
      </w:r>
      <w:r w:rsidRPr="001E0AB4">
        <w:rPr>
          <w:rFonts w:ascii="Times New Roman" w:hAnsi="Times New Roman" w:cs="Times New Roman"/>
        </w:rPr>
        <w:t xml:space="preserve"> by using chi-squared test. Given the potential clinical importance, RSV was stratified into subtypes A and B.</w:t>
      </w:r>
      <w:r w:rsidRPr="001E0AB4">
        <w:rPr>
          <w:rFonts w:ascii="Times New Roman" w:hAnsi="Times New Roman" w:cs="Times New Roman"/>
        </w:rPr>
        <w:fldChar w:fldCharType="begin"/>
      </w:r>
      <w:r w:rsidRPr="001E0AB4">
        <w:rPr>
          <w:rFonts w:ascii="Times New Roman" w:hAnsi="Times New Roman" w:cs="Times New Roman"/>
        </w:rPr>
        <w:instrText xml:space="preserve"> ADDIN EN.CITE &lt;EndNote&gt;&lt;Cite&gt;&lt;Author&gt;Hasegawa&lt;/Author&gt;&lt;Year&gt;2014&lt;/Year&gt;&lt;RecNum&gt;3329&lt;/RecNum&gt;&lt;DisplayText&gt;&lt;style face="superscript"&gt;20&lt;/style&gt;&lt;/DisplayText&gt;&lt;record&gt;&lt;rec-number&gt;3329&lt;/rec-number&gt;&lt;foreign-keys&gt;&lt;key app="EN" db-id="r90e5wvt8r9spdez50t522tpw2w9aadvtdvv" timestamp="1397437421"&gt;3329&lt;/key&gt;&lt;/foreign-keys&gt;&lt;ref-type name="Journal Article"&gt;17&lt;/ref-type&gt;&lt;contributors&gt;&lt;authors&gt;&lt;author&gt;Hasegawa, K.&lt;/author&gt;&lt;author&gt;Mansbach, J. M.&lt;/author&gt;&lt;author&gt;Camargo, C. A., Jr.&lt;/author&gt;&lt;/authors&gt;&lt;/contributors&gt;&lt;auth-address&gt;Department of Emergency Medicine (KH, CAC), Boston, MA, USA.&lt;/auth-address&gt;&lt;titles&gt;&lt;title&gt;Infectious pathogens and bronchiolitis outcomes&lt;/title&gt;&lt;secondary-title&gt;Expert Rev Anti Infect Ther&lt;/secondary-title&gt;&lt;alt-title&gt;Expert review of anti-infective therapy&lt;/alt-title&gt;&lt;/titles&gt;&lt;periodical&gt;&lt;full-title&gt;Expert Rev Anti Infect Ther&lt;/full-title&gt;&lt;abbr-1&gt;Expert review of anti-infective therapy&lt;/abbr-1&gt;&lt;/periodical&gt;&lt;alt-periodical&gt;&lt;full-title&gt;Expert Rev Anti Infect Ther&lt;/full-title&gt;&lt;abbr-1&gt;Expert review of anti-infective therapy&lt;/abbr-1&gt;&lt;/alt-periodical&gt;&lt;pages&gt;817-828&lt;/pages&gt;&lt;volume&gt;12&lt;/volume&gt;&lt;number&gt;7&lt;/number&gt;&lt;dates&gt;&lt;year&gt;2014&lt;/year&gt;&lt;pub-dates&gt;&lt;date&gt;Apr 4&lt;/date&gt;&lt;/pub-dates&gt;&lt;/dates&gt;&lt;isbn&gt;1744-8336 (Electronic)&amp;#xD;1478-7210 (Linking)&lt;/isbn&gt;&lt;accession-num&gt;24702592&lt;/accession-num&gt;&lt;urls&gt;&lt;related-urls&gt;&lt;url&gt;http://www.ncbi.nlm.nih.gov/pubmed/24702592&lt;/url&gt;&lt;/related-urls&gt;&lt;/urls&gt;&lt;electronic-resource-num&gt;10.1586/14787210.2014.906901&lt;/electronic-resource-num&gt;&lt;/record&gt;&lt;/Cite&gt;&lt;/EndNote&gt;</w:instrText>
      </w:r>
      <w:r w:rsidRPr="001E0AB4">
        <w:rPr>
          <w:rFonts w:ascii="Times New Roman" w:hAnsi="Times New Roman" w:cs="Times New Roman"/>
        </w:rPr>
        <w:fldChar w:fldCharType="separate"/>
      </w:r>
      <w:r w:rsidRPr="001E0AB4">
        <w:rPr>
          <w:rFonts w:ascii="Times New Roman" w:hAnsi="Times New Roman" w:cs="Times New Roman"/>
          <w:noProof/>
          <w:vertAlign w:val="superscript"/>
        </w:rPr>
        <w:t>20</w:t>
      </w:r>
      <w:r w:rsidRPr="001E0AB4">
        <w:rPr>
          <w:rFonts w:ascii="Times New Roman" w:hAnsi="Times New Roman" w:cs="Times New Roman"/>
        </w:rPr>
        <w:fldChar w:fldCharType="end"/>
      </w:r>
      <w:r w:rsidRPr="001E0AB4">
        <w:rPr>
          <w:rFonts w:ascii="Times New Roman" w:hAnsi="Times New Roman" w:cs="Times New Roman"/>
        </w:rPr>
        <w:t xml:space="preserve"> To examine the region-×-month (compilation of study years) interactions with regard to the likelihood of having each virus, we used random-effects model adjusting for </w:t>
      </w:r>
      <w:r w:rsidRPr="001E0AB4">
        <w:rPr>
          <w:rFonts w:ascii="Times New Roman" w:hAnsi="Times New Roman" w:cs="Times New Roman"/>
          <w:lang w:eastAsia="en-US"/>
        </w:rPr>
        <w:t xml:space="preserve">hospitalization </w:t>
      </w:r>
      <w:r w:rsidRPr="001E0AB4">
        <w:rPr>
          <w:rFonts w:ascii="Times New Roman" w:hAnsi="Times New Roman" w:cs="Times New Roman"/>
        </w:rPr>
        <w:t xml:space="preserve">year and patient clustering within </w:t>
      </w:r>
      <w:r w:rsidRPr="001E0AB4">
        <w:rPr>
          <w:rFonts w:ascii="Times New Roman" w:hAnsi="Times New Roman" w:cs="Times New Roman"/>
        </w:rPr>
        <w:lastRenderedPageBreak/>
        <w:t xml:space="preserve">hospitals, as well as likelihood ratio test. Analyses used </w:t>
      </w:r>
      <w:r w:rsidRPr="001E0AB4">
        <w:rPr>
          <w:rFonts w:ascii="Times New Roman" w:hAnsi="Times New Roman" w:cs="Times New Roman"/>
          <w:bCs/>
        </w:rPr>
        <w:t>R</w:t>
      </w:r>
      <w:r w:rsidRPr="001E0AB4">
        <w:rPr>
          <w:rFonts w:ascii="Times New Roman" w:hAnsi="Times New Roman" w:cs="Times New Roman"/>
        </w:rPr>
        <w:t xml:space="preserve"> version 3.4. All P-values were two-tailed, with P&lt;0.05 considered statistically significant.</w:t>
      </w:r>
      <w:r w:rsidRPr="001E0AB4">
        <w:rPr>
          <w:rFonts w:ascii="Times New Roman" w:hAnsi="Times New Roman" w:cs="Times New Roman"/>
          <w:b/>
        </w:rPr>
        <w:br w:type="page"/>
      </w:r>
    </w:p>
    <w:p w:rsidR="00B40B97" w:rsidRPr="001E0AB4" w:rsidRDefault="00B40B97" w:rsidP="00B40B97">
      <w:pPr>
        <w:spacing w:line="480" w:lineRule="auto"/>
        <w:rPr>
          <w:rFonts w:ascii="Times New Roman" w:hAnsi="Times New Roman" w:cs="Times New Roman"/>
          <w:b/>
          <w:color w:val="000000"/>
        </w:rPr>
      </w:pPr>
      <w:r w:rsidRPr="001E0AB4">
        <w:rPr>
          <w:rFonts w:ascii="Times New Roman" w:hAnsi="Times New Roman" w:cs="Times New Roman"/>
          <w:b/>
          <w:color w:val="000000"/>
        </w:rPr>
        <w:lastRenderedPageBreak/>
        <w:t>Supplemental References</w:t>
      </w:r>
    </w:p>
    <w:p w:rsidR="00B40B97" w:rsidRPr="001E0AB4" w:rsidRDefault="00B40B97" w:rsidP="00B40B97">
      <w:pPr>
        <w:pStyle w:val="EndNoteBibliography"/>
        <w:spacing w:line="480" w:lineRule="auto"/>
        <w:ind w:left="720" w:hanging="720"/>
        <w:rPr>
          <w:rFonts w:ascii="Times New Roman" w:hAnsi="Times New Roman" w:cs="Times New Roman"/>
          <w:noProof/>
        </w:rPr>
      </w:pPr>
      <w:r w:rsidRPr="001E0AB4">
        <w:rPr>
          <w:rFonts w:ascii="Times New Roman" w:hAnsi="Times New Roman" w:cs="Times New Roman"/>
        </w:rPr>
        <w:fldChar w:fldCharType="begin"/>
      </w:r>
      <w:r w:rsidRPr="001E0AB4">
        <w:rPr>
          <w:rFonts w:ascii="Times New Roman" w:hAnsi="Times New Roman" w:cs="Times New Roman"/>
        </w:rPr>
        <w:instrText xml:space="preserve"> ADDIN EN.REFLIST </w:instrText>
      </w:r>
      <w:r w:rsidRPr="001E0AB4">
        <w:rPr>
          <w:rFonts w:ascii="Times New Roman" w:hAnsi="Times New Roman" w:cs="Times New Roman"/>
        </w:rPr>
        <w:fldChar w:fldCharType="separate"/>
      </w:r>
      <w:r w:rsidRPr="001E0AB4">
        <w:rPr>
          <w:rFonts w:ascii="Times New Roman" w:hAnsi="Times New Roman" w:cs="Times New Roman"/>
          <w:noProof/>
        </w:rPr>
        <w:t>1.</w:t>
      </w:r>
      <w:r w:rsidRPr="001E0AB4">
        <w:rPr>
          <w:rFonts w:ascii="Times New Roman" w:hAnsi="Times New Roman" w:cs="Times New Roman"/>
          <w:noProof/>
        </w:rPr>
        <w:tab/>
        <w:t xml:space="preserve">Hasegawa K, Jartti T, Mansbach JM, et al. Respiratory syncytial virus genomic load and disease severity among children hospitalized with bronchiolitis: Multicenter cohort studies in the US and Finland. </w:t>
      </w:r>
      <w:r w:rsidRPr="001E0AB4">
        <w:rPr>
          <w:rFonts w:ascii="Times New Roman" w:hAnsi="Times New Roman" w:cs="Times New Roman"/>
          <w:i/>
          <w:noProof/>
        </w:rPr>
        <w:t xml:space="preserve">The Journal of infectious diseases. </w:t>
      </w:r>
      <w:r w:rsidRPr="001E0AB4">
        <w:rPr>
          <w:rFonts w:ascii="Times New Roman" w:hAnsi="Times New Roman" w:cs="Times New Roman"/>
          <w:noProof/>
        </w:rPr>
        <w:t>2015;211(10):1550-1559.</w:t>
      </w:r>
    </w:p>
    <w:p w:rsidR="00B40B97" w:rsidRPr="001E0AB4" w:rsidRDefault="00B40B97" w:rsidP="00B40B97">
      <w:pPr>
        <w:pStyle w:val="EndNoteBibliography"/>
        <w:spacing w:line="480" w:lineRule="auto"/>
        <w:ind w:left="720" w:hanging="720"/>
        <w:rPr>
          <w:rFonts w:ascii="Times New Roman" w:hAnsi="Times New Roman" w:cs="Times New Roman"/>
          <w:noProof/>
        </w:rPr>
      </w:pPr>
      <w:r w:rsidRPr="001E0AB4">
        <w:rPr>
          <w:rFonts w:ascii="Times New Roman" w:hAnsi="Times New Roman" w:cs="Times New Roman"/>
          <w:noProof/>
        </w:rPr>
        <w:t>2.</w:t>
      </w:r>
      <w:r w:rsidRPr="001E0AB4">
        <w:rPr>
          <w:rFonts w:ascii="Times New Roman" w:hAnsi="Times New Roman" w:cs="Times New Roman"/>
          <w:noProof/>
        </w:rPr>
        <w:tab/>
        <w:t xml:space="preserve">Mansbach JM, Piedra PA, Teach SJ, et al. Prospective multicenter study of viral etiology and hospital length of stay in children with severe bronchiolitis. </w:t>
      </w:r>
      <w:r w:rsidRPr="001E0AB4">
        <w:rPr>
          <w:rFonts w:ascii="Times New Roman" w:hAnsi="Times New Roman" w:cs="Times New Roman"/>
          <w:i/>
          <w:noProof/>
        </w:rPr>
        <w:t xml:space="preserve">Arch Pediatr Adolesc Med. </w:t>
      </w:r>
      <w:r w:rsidRPr="001E0AB4">
        <w:rPr>
          <w:rFonts w:ascii="Times New Roman" w:hAnsi="Times New Roman" w:cs="Times New Roman"/>
          <w:noProof/>
        </w:rPr>
        <w:t>2012;166(8):700-706.</w:t>
      </w:r>
    </w:p>
    <w:p w:rsidR="00B40B97" w:rsidRPr="001E0AB4" w:rsidRDefault="00B40B97" w:rsidP="00B40B97">
      <w:pPr>
        <w:pStyle w:val="EndNoteBibliography"/>
        <w:spacing w:line="480" w:lineRule="auto"/>
        <w:ind w:left="720" w:hanging="720"/>
        <w:rPr>
          <w:rFonts w:ascii="Times New Roman" w:hAnsi="Times New Roman" w:cs="Times New Roman"/>
          <w:noProof/>
        </w:rPr>
      </w:pPr>
      <w:r w:rsidRPr="001E0AB4">
        <w:rPr>
          <w:rFonts w:ascii="Times New Roman" w:hAnsi="Times New Roman" w:cs="Times New Roman"/>
          <w:noProof/>
        </w:rPr>
        <w:t>3.</w:t>
      </w:r>
      <w:r w:rsidRPr="001E0AB4">
        <w:rPr>
          <w:rFonts w:ascii="Times New Roman" w:hAnsi="Times New Roman" w:cs="Times New Roman"/>
          <w:noProof/>
        </w:rPr>
        <w:tab/>
        <w:t xml:space="preserve">Stewart CJ, Mansbach JM, Wong MC, et al. Associations of nasopharyngeal metabolome and microbiome with severity among infants with bronchiolitis: A multi-omic analysis. </w:t>
      </w:r>
      <w:r w:rsidRPr="001E0AB4">
        <w:rPr>
          <w:rFonts w:ascii="Times New Roman" w:hAnsi="Times New Roman" w:cs="Times New Roman"/>
          <w:i/>
          <w:noProof/>
        </w:rPr>
        <w:t xml:space="preserve">Am J Respir Crit Care Med. </w:t>
      </w:r>
      <w:r w:rsidRPr="001E0AB4">
        <w:rPr>
          <w:rFonts w:ascii="Times New Roman" w:hAnsi="Times New Roman" w:cs="Times New Roman"/>
          <w:noProof/>
        </w:rPr>
        <w:t>2017;196(7):882-891.</w:t>
      </w:r>
    </w:p>
    <w:p w:rsidR="00B40B97" w:rsidRPr="001E0AB4" w:rsidRDefault="00B40B97" w:rsidP="00B40B97">
      <w:pPr>
        <w:pStyle w:val="EndNoteBibliography"/>
        <w:spacing w:line="480" w:lineRule="auto"/>
        <w:ind w:left="720" w:hanging="720"/>
        <w:rPr>
          <w:rFonts w:ascii="Times New Roman" w:hAnsi="Times New Roman" w:cs="Times New Roman"/>
          <w:noProof/>
        </w:rPr>
      </w:pPr>
      <w:r w:rsidRPr="001E0AB4">
        <w:rPr>
          <w:rFonts w:ascii="Times New Roman" w:hAnsi="Times New Roman" w:cs="Times New Roman"/>
          <w:noProof/>
        </w:rPr>
        <w:t>4.</w:t>
      </w:r>
      <w:r w:rsidRPr="001E0AB4">
        <w:rPr>
          <w:rFonts w:ascii="Times New Roman" w:hAnsi="Times New Roman" w:cs="Times New Roman"/>
          <w:noProof/>
        </w:rPr>
        <w:tab/>
        <w:t xml:space="preserve">Hasegawa K, Mansbach JM, Ajami NJ, et al. Association of nasopharyngeal microbiota profiles with bronchiolitis severity in infants hospitalized for bronchiolitis. </w:t>
      </w:r>
      <w:r w:rsidRPr="001E0AB4">
        <w:rPr>
          <w:rFonts w:ascii="Times New Roman" w:hAnsi="Times New Roman" w:cs="Times New Roman"/>
          <w:i/>
          <w:noProof/>
        </w:rPr>
        <w:t xml:space="preserve">Eur Respir J. </w:t>
      </w:r>
      <w:r w:rsidRPr="001E0AB4">
        <w:rPr>
          <w:rFonts w:ascii="Times New Roman" w:hAnsi="Times New Roman" w:cs="Times New Roman"/>
          <w:noProof/>
        </w:rPr>
        <w:t>2016;48:1329-1339.</w:t>
      </w:r>
    </w:p>
    <w:p w:rsidR="00B40B97" w:rsidRPr="001E0AB4" w:rsidRDefault="00B40B97" w:rsidP="00B40B97">
      <w:pPr>
        <w:pStyle w:val="EndNoteBibliography"/>
        <w:spacing w:line="480" w:lineRule="auto"/>
        <w:ind w:left="720" w:hanging="720"/>
        <w:rPr>
          <w:rFonts w:ascii="Times New Roman" w:hAnsi="Times New Roman" w:cs="Times New Roman"/>
          <w:noProof/>
        </w:rPr>
      </w:pPr>
      <w:r w:rsidRPr="001E0AB4">
        <w:rPr>
          <w:rFonts w:ascii="Times New Roman" w:hAnsi="Times New Roman" w:cs="Times New Roman"/>
          <w:noProof/>
        </w:rPr>
        <w:t>5.</w:t>
      </w:r>
      <w:r w:rsidRPr="001E0AB4">
        <w:rPr>
          <w:rFonts w:ascii="Times New Roman" w:hAnsi="Times New Roman" w:cs="Times New Roman"/>
          <w:noProof/>
        </w:rPr>
        <w:tab/>
        <w:t xml:space="preserve">Ralston SL, Lieberthal AS, Meissner HC, et al. Clinical practice guideline: the diagnosis, management, and prevention of bronchiolitis. </w:t>
      </w:r>
      <w:r w:rsidRPr="001E0AB4">
        <w:rPr>
          <w:rFonts w:ascii="Times New Roman" w:hAnsi="Times New Roman" w:cs="Times New Roman"/>
          <w:i/>
          <w:noProof/>
        </w:rPr>
        <w:t xml:space="preserve">Pediatrics. </w:t>
      </w:r>
      <w:r w:rsidRPr="001E0AB4">
        <w:rPr>
          <w:rFonts w:ascii="Times New Roman" w:hAnsi="Times New Roman" w:cs="Times New Roman"/>
          <w:noProof/>
        </w:rPr>
        <w:t>2014;134(5):e1474-1502.</w:t>
      </w:r>
    </w:p>
    <w:p w:rsidR="00B40B97" w:rsidRPr="001E0AB4" w:rsidRDefault="00B40B97" w:rsidP="00B40B97">
      <w:pPr>
        <w:pStyle w:val="EndNoteBibliography"/>
        <w:spacing w:line="480" w:lineRule="auto"/>
        <w:ind w:left="720" w:hanging="720"/>
        <w:rPr>
          <w:rFonts w:ascii="Times New Roman" w:hAnsi="Times New Roman" w:cs="Times New Roman"/>
          <w:noProof/>
        </w:rPr>
      </w:pPr>
      <w:r w:rsidRPr="001E0AB4">
        <w:rPr>
          <w:rFonts w:ascii="Times New Roman" w:hAnsi="Times New Roman" w:cs="Times New Roman"/>
          <w:noProof/>
        </w:rPr>
        <w:t>6.</w:t>
      </w:r>
      <w:r w:rsidRPr="001E0AB4">
        <w:rPr>
          <w:rFonts w:ascii="Times New Roman" w:hAnsi="Times New Roman" w:cs="Times New Roman"/>
          <w:noProof/>
        </w:rPr>
        <w:tab/>
        <w:t xml:space="preserve">van Elden LJ, van Loon AM, van der Beek A, et al. Applicability of a real-time quantitative PCR assay for diagnosis of respiratory syncytial virus infection in immunocompromised adults. </w:t>
      </w:r>
      <w:r w:rsidRPr="001E0AB4">
        <w:rPr>
          <w:rFonts w:ascii="Times New Roman" w:hAnsi="Times New Roman" w:cs="Times New Roman"/>
          <w:i/>
          <w:noProof/>
        </w:rPr>
        <w:t xml:space="preserve">J Clin Microbiol. </w:t>
      </w:r>
      <w:r w:rsidRPr="001E0AB4">
        <w:rPr>
          <w:rFonts w:ascii="Times New Roman" w:hAnsi="Times New Roman" w:cs="Times New Roman"/>
          <w:noProof/>
        </w:rPr>
        <w:t>2003;41(9):4378-4381.</w:t>
      </w:r>
    </w:p>
    <w:p w:rsidR="00B40B97" w:rsidRPr="001E0AB4" w:rsidRDefault="00B40B97" w:rsidP="00B40B97">
      <w:pPr>
        <w:pStyle w:val="EndNoteBibliography"/>
        <w:spacing w:line="480" w:lineRule="auto"/>
        <w:ind w:left="720" w:hanging="720"/>
        <w:rPr>
          <w:rFonts w:ascii="Times New Roman" w:hAnsi="Times New Roman" w:cs="Times New Roman"/>
          <w:noProof/>
        </w:rPr>
      </w:pPr>
      <w:r w:rsidRPr="001E0AB4">
        <w:rPr>
          <w:rFonts w:ascii="Times New Roman" w:hAnsi="Times New Roman" w:cs="Times New Roman"/>
          <w:noProof/>
        </w:rPr>
        <w:t>7.</w:t>
      </w:r>
      <w:r w:rsidRPr="001E0AB4">
        <w:rPr>
          <w:rFonts w:ascii="Times New Roman" w:hAnsi="Times New Roman" w:cs="Times New Roman"/>
          <w:noProof/>
        </w:rPr>
        <w:tab/>
        <w:t xml:space="preserve">Kuypers J, Wright N, Ferrenberg J, et al. Comparison of real-time PCR assays with fluorescent-antibody assays for diagnosis of respiratory virus infections in children. </w:t>
      </w:r>
      <w:r w:rsidRPr="001E0AB4">
        <w:rPr>
          <w:rFonts w:ascii="Times New Roman" w:hAnsi="Times New Roman" w:cs="Times New Roman"/>
          <w:i/>
          <w:noProof/>
        </w:rPr>
        <w:t xml:space="preserve">J Clin Microbiol. </w:t>
      </w:r>
      <w:r w:rsidRPr="001E0AB4">
        <w:rPr>
          <w:rFonts w:ascii="Times New Roman" w:hAnsi="Times New Roman" w:cs="Times New Roman"/>
          <w:noProof/>
        </w:rPr>
        <w:t>2006;44(7):2382-2388.</w:t>
      </w:r>
    </w:p>
    <w:p w:rsidR="00B40B97" w:rsidRPr="001E0AB4" w:rsidRDefault="00B40B97" w:rsidP="00B40B97">
      <w:pPr>
        <w:pStyle w:val="EndNoteBibliography"/>
        <w:spacing w:line="480" w:lineRule="auto"/>
        <w:ind w:left="720" w:hanging="720"/>
        <w:rPr>
          <w:rFonts w:ascii="Times New Roman" w:hAnsi="Times New Roman" w:cs="Times New Roman"/>
          <w:noProof/>
        </w:rPr>
      </w:pPr>
      <w:r w:rsidRPr="001E0AB4">
        <w:rPr>
          <w:rFonts w:ascii="Times New Roman" w:hAnsi="Times New Roman" w:cs="Times New Roman"/>
          <w:noProof/>
        </w:rPr>
        <w:lastRenderedPageBreak/>
        <w:t>8.</w:t>
      </w:r>
      <w:r w:rsidRPr="001E0AB4">
        <w:rPr>
          <w:rFonts w:ascii="Times New Roman" w:hAnsi="Times New Roman" w:cs="Times New Roman"/>
          <w:noProof/>
        </w:rPr>
        <w:tab/>
        <w:t xml:space="preserve">Lu X, Holloway B, Dare RK, et al. Real-time reverse transcription-PCR assay for comprehensive detection of human rhinoviruses. </w:t>
      </w:r>
      <w:r w:rsidRPr="001E0AB4">
        <w:rPr>
          <w:rFonts w:ascii="Times New Roman" w:hAnsi="Times New Roman" w:cs="Times New Roman"/>
          <w:i/>
          <w:noProof/>
        </w:rPr>
        <w:t xml:space="preserve">J Clin Microbiol. </w:t>
      </w:r>
      <w:r w:rsidRPr="001E0AB4">
        <w:rPr>
          <w:rFonts w:ascii="Times New Roman" w:hAnsi="Times New Roman" w:cs="Times New Roman"/>
          <w:noProof/>
        </w:rPr>
        <w:t>2008;46(2):533-539.</w:t>
      </w:r>
    </w:p>
    <w:p w:rsidR="00B40B97" w:rsidRPr="001E0AB4" w:rsidRDefault="00B40B97" w:rsidP="00B40B97">
      <w:pPr>
        <w:pStyle w:val="EndNoteBibliography"/>
        <w:spacing w:line="480" w:lineRule="auto"/>
        <w:ind w:left="720" w:hanging="720"/>
        <w:rPr>
          <w:rFonts w:ascii="Times New Roman" w:hAnsi="Times New Roman" w:cs="Times New Roman"/>
          <w:noProof/>
        </w:rPr>
      </w:pPr>
      <w:r w:rsidRPr="001E0AB4">
        <w:rPr>
          <w:rFonts w:ascii="Times New Roman" w:hAnsi="Times New Roman" w:cs="Times New Roman"/>
          <w:noProof/>
        </w:rPr>
        <w:t>9.</w:t>
      </w:r>
      <w:r w:rsidRPr="001E0AB4">
        <w:rPr>
          <w:rFonts w:ascii="Times New Roman" w:hAnsi="Times New Roman" w:cs="Times New Roman"/>
          <w:noProof/>
        </w:rPr>
        <w:tab/>
        <w:t xml:space="preserve">Arbour N, Day R, Newcombe J, Talbot PJ. Neuroinvasion by human respiratory coronaviruses. </w:t>
      </w:r>
      <w:r w:rsidRPr="001E0AB4">
        <w:rPr>
          <w:rFonts w:ascii="Times New Roman" w:hAnsi="Times New Roman" w:cs="Times New Roman"/>
          <w:i/>
          <w:noProof/>
        </w:rPr>
        <w:t xml:space="preserve">J Virol. </w:t>
      </w:r>
      <w:r w:rsidRPr="001E0AB4">
        <w:rPr>
          <w:rFonts w:ascii="Times New Roman" w:hAnsi="Times New Roman" w:cs="Times New Roman"/>
          <w:noProof/>
        </w:rPr>
        <w:t>2000;74(19):8913-8921.</w:t>
      </w:r>
    </w:p>
    <w:p w:rsidR="00B40B97" w:rsidRPr="001E0AB4" w:rsidRDefault="00B40B97" w:rsidP="00B40B97">
      <w:pPr>
        <w:pStyle w:val="EndNoteBibliography"/>
        <w:spacing w:line="480" w:lineRule="auto"/>
        <w:ind w:left="720" w:hanging="720"/>
        <w:rPr>
          <w:rFonts w:ascii="Times New Roman" w:hAnsi="Times New Roman" w:cs="Times New Roman"/>
          <w:noProof/>
        </w:rPr>
      </w:pPr>
      <w:r w:rsidRPr="001E0AB4">
        <w:rPr>
          <w:rFonts w:ascii="Times New Roman" w:hAnsi="Times New Roman" w:cs="Times New Roman"/>
          <w:noProof/>
        </w:rPr>
        <w:t>10.</w:t>
      </w:r>
      <w:r w:rsidRPr="001E0AB4">
        <w:rPr>
          <w:rFonts w:ascii="Times New Roman" w:hAnsi="Times New Roman" w:cs="Times New Roman"/>
          <w:noProof/>
        </w:rPr>
        <w:tab/>
        <w:t xml:space="preserve">Dare RK, Fry AM, Chittaganpitch M, Sawanpanyalert P, Olsen SJ, Erdman DD. Human coronavirus infections in rural Thailand: a comprehensive study using real-time reverse-transcription polymerase chain reaction assays. </w:t>
      </w:r>
      <w:r w:rsidRPr="001E0AB4">
        <w:rPr>
          <w:rFonts w:ascii="Times New Roman" w:hAnsi="Times New Roman" w:cs="Times New Roman"/>
          <w:i/>
          <w:noProof/>
        </w:rPr>
        <w:t xml:space="preserve">The Journal of infectious diseases. </w:t>
      </w:r>
      <w:r w:rsidRPr="001E0AB4">
        <w:rPr>
          <w:rFonts w:ascii="Times New Roman" w:hAnsi="Times New Roman" w:cs="Times New Roman"/>
          <w:noProof/>
        </w:rPr>
        <w:t>2007;196(9):1321-1328.</w:t>
      </w:r>
    </w:p>
    <w:p w:rsidR="00B40B97" w:rsidRPr="001E0AB4" w:rsidRDefault="00B40B97" w:rsidP="00B40B97">
      <w:pPr>
        <w:pStyle w:val="EndNoteBibliography"/>
        <w:spacing w:line="480" w:lineRule="auto"/>
        <w:ind w:left="720" w:hanging="720"/>
        <w:rPr>
          <w:rFonts w:ascii="Times New Roman" w:hAnsi="Times New Roman" w:cs="Times New Roman"/>
          <w:noProof/>
        </w:rPr>
      </w:pPr>
      <w:r w:rsidRPr="001E0AB4">
        <w:rPr>
          <w:rFonts w:ascii="Times New Roman" w:hAnsi="Times New Roman" w:cs="Times New Roman"/>
          <w:noProof/>
        </w:rPr>
        <w:t>11.</w:t>
      </w:r>
      <w:r w:rsidRPr="001E0AB4">
        <w:rPr>
          <w:rFonts w:ascii="Times New Roman" w:hAnsi="Times New Roman" w:cs="Times New Roman"/>
          <w:noProof/>
        </w:rPr>
        <w:tab/>
        <w:t xml:space="preserve">Hu A, Colella M, Zhao P, et al. Development of a real-time RT-PCR assay for detection and quantitation of parainfluenza virus 3. </w:t>
      </w:r>
      <w:r w:rsidRPr="001E0AB4">
        <w:rPr>
          <w:rFonts w:ascii="Times New Roman" w:hAnsi="Times New Roman" w:cs="Times New Roman"/>
          <w:i/>
          <w:noProof/>
        </w:rPr>
        <w:t xml:space="preserve">Journal of virological methods. </w:t>
      </w:r>
      <w:r w:rsidRPr="001E0AB4">
        <w:rPr>
          <w:rFonts w:ascii="Times New Roman" w:hAnsi="Times New Roman" w:cs="Times New Roman"/>
          <w:noProof/>
        </w:rPr>
        <w:t>2005;130(1-2):145-148.</w:t>
      </w:r>
    </w:p>
    <w:p w:rsidR="00B40B97" w:rsidRPr="001E0AB4" w:rsidRDefault="00B40B97" w:rsidP="00B40B97">
      <w:pPr>
        <w:pStyle w:val="EndNoteBibliography"/>
        <w:spacing w:line="480" w:lineRule="auto"/>
        <w:ind w:left="720" w:hanging="720"/>
        <w:rPr>
          <w:rFonts w:ascii="Times New Roman" w:hAnsi="Times New Roman" w:cs="Times New Roman"/>
          <w:noProof/>
        </w:rPr>
      </w:pPr>
      <w:r w:rsidRPr="001E0AB4">
        <w:rPr>
          <w:rFonts w:ascii="Times New Roman" w:hAnsi="Times New Roman" w:cs="Times New Roman"/>
          <w:noProof/>
        </w:rPr>
        <w:t>12.</w:t>
      </w:r>
      <w:r w:rsidRPr="001E0AB4">
        <w:rPr>
          <w:rFonts w:ascii="Times New Roman" w:hAnsi="Times New Roman" w:cs="Times New Roman"/>
          <w:noProof/>
        </w:rPr>
        <w:tab/>
        <w:t xml:space="preserve">Monpoeho S, Maul A, Bonnin C, et al. Clearance of human-pathogenic viruses from sludge: study of four stabilization processes by real-time reverse transcription-PCR and cell culture. </w:t>
      </w:r>
      <w:r w:rsidRPr="001E0AB4">
        <w:rPr>
          <w:rFonts w:ascii="Times New Roman" w:hAnsi="Times New Roman" w:cs="Times New Roman"/>
          <w:i/>
          <w:noProof/>
        </w:rPr>
        <w:t xml:space="preserve">Applied and environmental microbiology. </w:t>
      </w:r>
      <w:r w:rsidRPr="001E0AB4">
        <w:rPr>
          <w:rFonts w:ascii="Times New Roman" w:hAnsi="Times New Roman" w:cs="Times New Roman"/>
          <w:noProof/>
        </w:rPr>
        <w:t>2004;70(9):5434-5440.</w:t>
      </w:r>
    </w:p>
    <w:p w:rsidR="00B40B97" w:rsidRPr="001E0AB4" w:rsidRDefault="00B40B97" w:rsidP="00B40B97">
      <w:pPr>
        <w:pStyle w:val="EndNoteBibliography"/>
        <w:spacing w:line="480" w:lineRule="auto"/>
        <w:ind w:left="720" w:hanging="720"/>
        <w:rPr>
          <w:rFonts w:ascii="Times New Roman" w:hAnsi="Times New Roman" w:cs="Times New Roman"/>
          <w:noProof/>
        </w:rPr>
      </w:pPr>
      <w:r w:rsidRPr="001E0AB4">
        <w:rPr>
          <w:rFonts w:ascii="Times New Roman" w:hAnsi="Times New Roman" w:cs="Times New Roman"/>
          <w:noProof/>
        </w:rPr>
        <w:t>13.</w:t>
      </w:r>
      <w:r w:rsidRPr="001E0AB4">
        <w:rPr>
          <w:rFonts w:ascii="Times New Roman" w:hAnsi="Times New Roman" w:cs="Times New Roman"/>
          <w:noProof/>
        </w:rPr>
        <w:tab/>
        <w:t xml:space="preserve">Yang Y, Gonzalez R, Huang F, et al. Simultaneous typing and HA/NA subtyping of influenza A and B viruses including the pandemic influenza A/H1N1 2009 by multiplex real-time RT-PCR. </w:t>
      </w:r>
      <w:r w:rsidRPr="001E0AB4">
        <w:rPr>
          <w:rFonts w:ascii="Times New Roman" w:hAnsi="Times New Roman" w:cs="Times New Roman"/>
          <w:i/>
          <w:noProof/>
        </w:rPr>
        <w:t xml:space="preserve">Journal of virological methods. </w:t>
      </w:r>
      <w:r w:rsidRPr="001E0AB4">
        <w:rPr>
          <w:rFonts w:ascii="Times New Roman" w:hAnsi="Times New Roman" w:cs="Times New Roman"/>
          <w:noProof/>
        </w:rPr>
        <w:t>2010;167(1):37-44.</w:t>
      </w:r>
    </w:p>
    <w:p w:rsidR="00B40B97" w:rsidRPr="001E0AB4" w:rsidRDefault="00B40B97" w:rsidP="00B40B97">
      <w:pPr>
        <w:pStyle w:val="EndNoteBibliography"/>
        <w:spacing w:line="480" w:lineRule="auto"/>
        <w:ind w:left="720" w:hanging="720"/>
        <w:rPr>
          <w:rFonts w:ascii="Times New Roman" w:hAnsi="Times New Roman" w:cs="Times New Roman"/>
          <w:noProof/>
        </w:rPr>
      </w:pPr>
      <w:r w:rsidRPr="001E0AB4">
        <w:rPr>
          <w:rFonts w:ascii="Times New Roman" w:hAnsi="Times New Roman" w:cs="Times New Roman"/>
          <w:noProof/>
        </w:rPr>
        <w:t>14.</w:t>
      </w:r>
      <w:r w:rsidRPr="001E0AB4">
        <w:rPr>
          <w:rFonts w:ascii="Times New Roman" w:hAnsi="Times New Roman" w:cs="Times New Roman"/>
          <w:noProof/>
        </w:rPr>
        <w:tab/>
        <w:t xml:space="preserve">Beckham JD, Cadena A, Lin J, et al. Respiratory viral infections in patients with chronic, obstructive pulmonary disease. </w:t>
      </w:r>
      <w:r w:rsidRPr="001E0AB4">
        <w:rPr>
          <w:rFonts w:ascii="Times New Roman" w:hAnsi="Times New Roman" w:cs="Times New Roman"/>
          <w:i/>
          <w:noProof/>
        </w:rPr>
        <w:t xml:space="preserve">The Journal of infection. </w:t>
      </w:r>
      <w:r w:rsidRPr="001E0AB4">
        <w:rPr>
          <w:rFonts w:ascii="Times New Roman" w:hAnsi="Times New Roman" w:cs="Times New Roman"/>
          <w:noProof/>
        </w:rPr>
        <w:t>2005;50(4):322-330.</w:t>
      </w:r>
    </w:p>
    <w:p w:rsidR="00B40B97" w:rsidRPr="001E0AB4" w:rsidRDefault="00B40B97" w:rsidP="00B40B97">
      <w:pPr>
        <w:pStyle w:val="EndNoteBibliography"/>
        <w:spacing w:line="480" w:lineRule="auto"/>
        <w:ind w:left="720" w:hanging="720"/>
        <w:rPr>
          <w:rFonts w:ascii="Times New Roman" w:hAnsi="Times New Roman" w:cs="Times New Roman"/>
          <w:noProof/>
        </w:rPr>
      </w:pPr>
      <w:r w:rsidRPr="001E0AB4">
        <w:rPr>
          <w:rFonts w:ascii="Times New Roman" w:hAnsi="Times New Roman" w:cs="Times New Roman"/>
          <w:noProof/>
        </w:rPr>
        <w:t>15.</w:t>
      </w:r>
      <w:r w:rsidRPr="001E0AB4">
        <w:rPr>
          <w:rFonts w:ascii="Times New Roman" w:hAnsi="Times New Roman" w:cs="Times New Roman"/>
          <w:noProof/>
        </w:rPr>
        <w:tab/>
        <w:t xml:space="preserve">Damen M, Minnaar R, Glasius P, et al. Real-time PCR with an internal control for detection of all known human adenovirus serotypes. </w:t>
      </w:r>
      <w:r w:rsidRPr="001E0AB4">
        <w:rPr>
          <w:rFonts w:ascii="Times New Roman" w:hAnsi="Times New Roman" w:cs="Times New Roman"/>
          <w:i/>
          <w:noProof/>
        </w:rPr>
        <w:t xml:space="preserve">J Clin Microbiol. </w:t>
      </w:r>
      <w:r w:rsidRPr="001E0AB4">
        <w:rPr>
          <w:rFonts w:ascii="Times New Roman" w:hAnsi="Times New Roman" w:cs="Times New Roman"/>
          <w:noProof/>
        </w:rPr>
        <w:t>2008;46(12):3997-4003.</w:t>
      </w:r>
    </w:p>
    <w:p w:rsidR="00B40B97" w:rsidRPr="001E0AB4" w:rsidRDefault="00B40B97" w:rsidP="00B40B97">
      <w:pPr>
        <w:pStyle w:val="EndNoteBibliography"/>
        <w:spacing w:line="480" w:lineRule="auto"/>
        <w:ind w:left="720" w:hanging="720"/>
        <w:rPr>
          <w:rFonts w:ascii="Times New Roman" w:hAnsi="Times New Roman" w:cs="Times New Roman"/>
          <w:noProof/>
        </w:rPr>
      </w:pPr>
      <w:r w:rsidRPr="001E0AB4">
        <w:rPr>
          <w:rFonts w:ascii="Times New Roman" w:hAnsi="Times New Roman" w:cs="Times New Roman"/>
          <w:noProof/>
        </w:rPr>
        <w:lastRenderedPageBreak/>
        <w:t>16.</w:t>
      </w:r>
      <w:r w:rsidRPr="001E0AB4">
        <w:rPr>
          <w:rFonts w:ascii="Times New Roman" w:hAnsi="Times New Roman" w:cs="Times New Roman"/>
          <w:noProof/>
        </w:rPr>
        <w:tab/>
        <w:t xml:space="preserve">Lu X, Chittaganpitch M, Olsen SJ, et al. Real-time PCR assays for detection of bocavirus in human specimens. </w:t>
      </w:r>
      <w:r w:rsidRPr="001E0AB4">
        <w:rPr>
          <w:rFonts w:ascii="Times New Roman" w:hAnsi="Times New Roman" w:cs="Times New Roman"/>
          <w:i/>
          <w:noProof/>
        </w:rPr>
        <w:t xml:space="preserve">J Clin Microbiol. </w:t>
      </w:r>
      <w:r w:rsidRPr="001E0AB4">
        <w:rPr>
          <w:rFonts w:ascii="Times New Roman" w:hAnsi="Times New Roman" w:cs="Times New Roman"/>
          <w:noProof/>
        </w:rPr>
        <w:t>2006;44(9):3231-3235.</w:t>
      </w:r>
    </w:p>
    <w:p w:rsidR="00B40B97" w:rsidRPr="001E0AB4" w:rsidRDefault="00B40B97" w:rsidP="00B40B97">
      <w:pPr>
        <w:pStyle w:val="EndNoteBibliography"/>
        <w:spacing w:line="480" w:lineRule="auto"/>
        <w:ind w:left="720" w:hanging="720"/>
        <w:rPr>
          <w:rFonts w:ascii="Times New Roman" w:hAnsi="Times New Roman" w:cs="Times New Roman"/>
          <w:noProof/>
        </w:rPr>
      </w:pPr>
      <w:r w:rsidRPr="001E0AB4">
        <w:rPr>
          <w:rFonts w:ascii="Times New Roman" w:hAnsi="Times New Roman" w:cs="Times New Roman"/>
          <w:noProof/>
        </w:rPr>
        <w:t>17.</w:t>
      </w:r>
      <w:r w:rsidRPr="001E0AB4">
        <w:rPr>
          <w:rFonts w:ascii="Times New Roman" w:hAnsi="Times New Roman" w:cs="Times New Roman"/>
          <w:noProof/>
        </w:rPr>
        <w:tab/>
        <w:t xml:space="preserve">Winchell JM, Thurman KA, Mitchell SL, Thacker WL, Fields BS. Evaluation of three real-time PCR assays for detection of Mycoplasma pneumoniae in an outbreak investigation. </w:t>
      </w:r>
      <w:r w:rsidRPr="001E0AB4">
        <w:rPr>
          <w:rFonts w:ascii="Times New Roman" w:hAnsi="Times New Roman" w:cs="Times New Roman"/>
          <w:i/>
          <w:noProof/>
        </w:rPr>
        <w:t xml:space="preserve">J Clin Microbiol. </w:t>
      </w:r>
      <w:r w:rsidRPr="001E0AB4">
        <w:rPr>
          <w:rFonts w:ascii="Times New Roman" w:hAnsi="Times New Roman" w:cs="Times New Roman"/>
          <w:noProof/>
        </w:rPr>
        <w:t>2008;46(9):3116-3118.</w:t>
      </w:r>
    </w:p>
    <w:p w:rsidR="00B40B97" w:rsidRPr="001E0AB4" w:rsidRDefault="00B40B97" w:rsidP="00B40B97">
      <w:pPr>
        <w:pStyle w:val="EndNoteBibliography"/>
        <w:spacing w:line="480" w:lineRule="auto"/>
        <w:ind w:left="720" w:hanging="720"/>
        <w:rPr>
          <w:rFonts w:ascii="Times New Roman" w:hAnsi="Times New Roman" w:cs="Times New Roman"/>
          <w:noProof/>
        </w:rPr>
      </w:pPr>
      <w:r w:rsidRPr="001E0AB4">
        <w:rPr>
          <w:rFonts w:ascii="Times New Roman" w:hAnsi="Times New Roman" w:cs="Times New Roman"/>
          <w:noProof/>
        </w:rPr>
        <w:t>18.</w:t>
      </w:r>
      <w:r w:rsidRPr="001E0AB4">
        <w:rPr>
          <w:rFonts w:ascii="Times New Roman" w:hAnsi="Times New Roman" w:cs="Times New Roman"/>
          <w:noProof/>
        </w:rPr>
        <w:tab/>
        <w:t xml:space="preserve">Knorr L, Fox JD, Tilley PA, Ahmed-Bentley J. Evaluation of real-time PCR for diagnosis of Bordetella pertussis infection. </w:t>
      </w:r>
      <w:r w:rsidRPr="001E0AB4">
        <w:rPr>
          <w:rFonts w:ascii="Times New Roman" w:hAnsi="Times New Roman" w:cs="Times New Roman"/>
          <w:i/>
          <w:noProof/>
        </w:rPr>
        <w:t xml:space="preserve">BMC infectious diseases. </w:t>
      </w:r>
      <w:r w:rsidRPr="001E0AB4">
        <w:rPr>
          <w:rFonts w:ascii="Times New Roman" w:hAnsi="Times New Roman" w:cs="Times New Roman"/>
          <w:noProof/>
        </w:rPr>
        <w:t>2006;6:62.</w:t>
      </w:r>
    </w:p>
    <w:p w:rsidR="00B40B97" w:rsidRPr="001E0AB4" w:rsidRDefault="00B40B97" w:rsidP="00B40B97">
      <w:pPr>
        <w:pStyle w:val="EndNoteBibliography"/>
        <w:spacing w:line="480" w:lineRule="auto"/>
        <w:ind w:left="720" w:hanging="720"/>
        <w:rPr>
          <w:rFonts w:ascii="Times New Roman" w:hAnsi="Times New Roman" w:cs="Times New Roman"/>
          <w:noProof/>
        </w:rPr>
      </w:pPr>
      <w:r w:rsidRPr="001E0AB4">
        <w:rPr>
          <w:rFonts w:ascii="Times New Roman" w:hAnsi="Times New Roman" w:cs="Times New Roman"/>
          <w:noProof/>
        </w:rPr>
        <w:t>19.</w:t>
      </w:r>
      <w:r w:rsidRPr="001E0AB4">
        <w:rPr>
          <w:rFonts w:ascii="Times New Roman" w:hAnsi="Times New Roman" w:cs="Times New Roman"/>
          <w:noProof/>
        </w:rPr>
        <w:tab/>
        <w:t xml:space="preserve">United States Bureau of the Census. Census regions and divisions of the United States.  </w:t>
      </w:r>
      <w:hyperlink r:id="rId4" w:history="1">
        <w:r w:rsidRPr="001E0AB4">
          <w:rPr>
            <w:rStyle w:val="Hyperlink"/>
            <w:rFonts w:ascii="Times New Roman" w:hAnsi="Times New Roman" w:cs="Times New Roman"/>
            <w:noProof/>
          </w:rPr>
          <w:t>https://www.census.gov/</w:t>
        </w:r>
      </w:hyperlink>
      <w:r w:rsidRPr="001E0AB4">
        <w:rPr>
          <w:rFonts w:ascii="Times New Roman" w:hAnsi="Times New Roman" w:cs="Times New Roman"/>
          <w:noProof/>
        </w:rPr>
        <w:t>. Accessed May 20, 2018.</w:t>
      </w:r>
    </w:p>
    <w:p w:rsidR="00B40B97" w:rsidRPr="001E0AB4" w:rsidRDefault="00B40B97" w:rsidP="00B40B97">
      <w:pPr>
        <w:pStyle w:val="EndNoteBibliography"/>
        <w:spacing w:line="480" w:lineRule="auto"/>
        <w:ind w:left="720" w:hanging="720"/>
        <w:rPr>
          <w:rFonts w:ascii="Times New Roman" w:hAnsi="Times New Roman" w:cs="Times New Roman"/>
          <w:noProof/>
        </w:rPr>
      </w:pPr>
      <w:r w:rsidRPr="001E0AB4">
        <w:rPr>
          <w:rFonts w:ascii="Times New Roman" w:hAnsi="Times New Roman" w:cs="Times New Roman"/>
          <w:noProof/>
        </w:rPr>
        <w:t>20.</w:t>
      </w:r>
      <w:r w:rsidRPr="001E0AB4">
        <w:rPr>
          <w:rFonts w:ascii="Times New Roman" w:hAnsi="Times New Roman" w:cs="Times New Roman"/>
          <w:noProof/>
        </w:rPr>
        <w:tab/>
        <w:t xml:space="preserve">Hasegawa K, Mansbach JM, Camargo CA, Jr. Infectious pathogens and bronchiolitis outcomes. </w:t>
      </w:r>
      <w:r w:rsidRPr="001E0AB4">
        <w:rPr>
          <w:rFonts w:ascii="Times New Roman" w:hAnsi="Times New Roman" w:cs="Times New Roman"/>
          <w:i/>
          <w:noProof/>
        </w:rPr>
        <w:t xml:space="preserve">Expert review of anti-infective therapy. </w:t>
      </w:r>
      <w:r w:rsidRPr="001E0AB4">
        <w:rPr>
          <w:rFonts w:ascii="Times New Roman" w:hAnsi="Times New Roman" w:cs="Times New Roman"/>
          <w:noProof/>
        </w:rPr>
        <w:t>2014;12(7):817-828.</w:t>
      </w:r>
    </w:p>
    <w:p w:rsidR="0031459F" w:rsidRDefault="00B40B97" w:rsidP="00B40B97">
      <w:r w:rsidRPr="001E0AB4">
        <w:rPr>
          <w:rFonts w:ascii="Times New Roman" w:hAnsi="Times New Roman" w:cs="Times New Roman"/>
        </w:rPr>
        <w:fldChar w:fldCharType="end"/>
      </w:r>
    </w:p>
    <w:sectPr w:rsidR="0031459F" w:rsidSect="00AE0127">
      <w:pgSz w:w="12240" w:h="15840" w:code="1"/>
      <w:pgMar w:top="1440" w:right="1440" w:bottom="1440" w:left="1440" w:header="706" w:footer="706"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ulyars">
    <w:panose1 w:val="02000500000000000000"/>
    <w:charset w:val="00"/>
    <w:family w:val="auto"/>
    <w:pitch w:val="variable"/>
    <w:sig w:usb0="00000007" w:usb1="10000001" w:usb2="00000000" w:usb3="00000000" w:csb0="00000093" w:csb1="00000000"/>
  </w:font>
  <w:font w:name="Cambria">
    <w:panose1 w:val="02040503050406030204"/>
    <w:charset w:val="00"/>
    <w:family w:val="roman"/>
    <w:pitch w:val="variable"/>
    <w:sig w:usb0="E00006FF" w:usb1="420024FF" w:usb2="02000000" w:usb3="00000000" w:csb0="0000019F" w:csb1="00000000"/>
  </w:font>
  <w:font w:name="Times-Roman">
    <w:altName w:val="Times Roman"/>
    <w:charset w:val="00"/>
    <w:family w:val="auto"/>
    <w:pitch w:val="variable"/>
    <w:sig w:usb0="E00002FF" w:usb1="5000205A"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0B97"/>
    <w:rsid w:val="002D58D7"/>
    <w:rsid w:val="0031459F"/>
    <w:rsid w:val="009F31C9"/>
    <w:rsid w:val="00AE0127"/>
    <w:rsid w:val="00B40B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9364FF3-F369-441C-AA32-7BEE6C5C1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0B97"/>
    <w:pPr>
      <w:spacing w:after="0" w:line="240" w:lineRule="auto"/>
    </w:pPr>
    <w:rPr>
      <w:rFonts w:eastAsiaTheme="minorEastAsia"/>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velopeAddress">
    <w:name w:val="envelope address"/>
    <w:basedOn w:val="Normal"/>
    <w:uiPriority w:val="99"/>
    <w:semiHidden/>
    <w:unhideWhenUsed/>
    <w:rsid w:val="002D58D7"/>
    <w:pPr>
      <w:framePr w:w="7920" w:h="1980" w:hRule="exact" w:hSpace="180" w:wrap="auto" w:hAnchor="page" w:xAlign="center" w:yAlign="bottom"/>
      <w:ind w:left="2880"/>
    </w:pPr>
    <w:rPr>
      <w:rFonts w:ascii="Aulyars" w:eastAsiaTheme="majorEastAsia" w:hAnsi="Aulyars" w:cstheme="majorBidi"/>
      <w:sz w:val="48"/>
      <w:lang w:eastAsia="en-US"/>
    </w:rPr>
  </w:style>
  <w:style w:type="paragraph" w:customStyle="1" w:styleId="EndNoteBibliography">
    <w:name w:val="EndNote Bibliography"/>
    <w:basedOn w:val="Normal"/>
    <w:link w:val="EndNoteBibliographyChar"/>
    <w:rsid w:val="00B40B97"/>
    <w:rPr>
      <w:rFonts w:ascii="Cambria" w:hAnsi="Cambria"/>
    </w:rPr>
  </w:style>
  <w:style w:type="character" w:customStyle="1" w:styleId="EndNoteBibliographyChar">
    <w:name w:val="EndNote Bibliography Char"/>
    <w:basedOn w:val="DefaultParagraphFont"/>
    <w:link w:val="EndNoteBibliography"/>
    <w:rsid w:val="00B40B97"/>
    <w:rPr>
      <w:rFonts w:ascii="Cambria" w:eastAsiaTheme="minorEastAsia" w:hAnsi="Cambria"/>
      <w:sz w:val="24"/>
      <w:szCs w:val="24"/>
      <w:lang w:eastAsia="ja-JP"/>
    </w:rPr>
  </w:style>
  <w:style w:type="paragraph" w:customStyle="1" w:styleId="Default">
    <w:name w:val="Default"/>
    <w:rsid w:val="00B40B97"/>
    <w:pPr>
      <w:widowControl w:val="0"/>
      <w:autoSpaceDE w:val="0"/>
      <w:autoSpaceDN w:val="0"/>
      <w:adjustRightInd w:val="0"/>
      <w:spacing w:after="0" w:line="240" w:lineRule="auto"/>
    </w:pPr>
    <w:rPr>
      <w:rFonts w:ascii="Times-Roman" w:eastAsiaTheme="minorEastAsia" w:hAnsi="Times-Roman" w:cs="Times-Roman"/>
      <w:color w:val="000000"/>
      <w:sz w:val="24"/>
      <w:szCs w:val="24"/>
    </w:rPr>
  </w:style>
  <w:style w:type="character" w:styleId="Hyperlink">
    <w:name w:val="Hyperlink"/>
    <w:basedOn w:val="DefaultParagraphFont"/>
    <w:uiPriority w:val="99"/>
    <w:unhideWhenUsed/>
    <w:rsid w:val="00B40B9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census.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3850</Words>
  <Characters>21951</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Sue Newman</dc:creator>
  <cp:keywords/>
  <dc:description/>
  <cp:lastModifiedBy>Amy Sue Newman</cp:lastModifiedBy>
  <cp:revision>2</cp:revision>
  <dcterms:created xsi:type="dcterms:W3CDTF">2018-12-27T19:33:00Z</dcterms:created>
  <dcterms:modified xsi:type="dcterms:W3CDTF">2018-12-27T20:01:00Z</dcterms:modified>
</cp:coreProperties>
</file>